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009749399"/>
        <w:docPartObj>
          <w:docPartGallery w:val="Cover Pages"/>
          <w:docPartUnique/>
        </w:docPartObj>
      </w:sdtPr>
      <w:sdtEndPr/>
      <w:sdtContent>
        <w:p w14:paraId="7ADFA6C2" w14:textId="47173F6B" w:rsidR="00AB0849" w:rsidRDefault="00AB0849"/>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AB0849" w14:paraId="2B0EB044" w14:textId="77777777">
            <w:sdt>
              <w:sdtPr>
                <w:rPr>
                  <w:color w:val="2F5496" w:themeColor="accent1" w:themeShade="BF"/>
                  <w:sz w:val="24"/>
                  <w:szCs w:val="24"/>
                </w:rPr>
                <w:alias w:val="Company"/>
                <w:id w:val="13406915"/>
                <w:placeholder>
                  <w:docPart w:val="C5D7AAB92E8B4D5887423B7245452818"/>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710D6CAA" w14:textId="20657308" w:rsidR="00AB0849" w:rsidRDefault="00AB0849">
                    <w:pPr>
                      <w:pStyle w:val="NoSpacing"/>
                      <w:rPr>
                        <w:color w:val="2F5496" w:themeColor="accent1" w:themeShade="BF"/>
                        <w:sz w:val="24"/>
                      </w:rPr>
                    </w:pPr>
                    <w:r>
                      <w:rPr>
                        <w:color w:val="2F5496" w:themeColor="accent1" w:themeShade="BF"/>
                        <w:sz w:val="24"/>
                        <w:szCs w:val="24"/>
                      </w:rPr>
                      <w:t>10/27/2018</w:t>
                    </w:r>
                  </w:p>
                </w:tc>
              </w:sdtContent>
            </w:sdt>
          </w:tr>
          <w:tr w:rsidR="00AB0849" w14:paraId="545D7934"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4DF559084EEA4763AB2253F120763351"/>
                  </w:placeholder>
                  <w:dataBinding w:prefixMappings="xmlns:ns0='http://schemas.openxmlformats.org/package/2006/metadata/core-properties' xmlns:ns1='http://purl.org/dc/elements/1.1/'" w:xpath="/ns0:coreProperties[1]/ns1:title[1]" w:storeItemID="{6C3C8BC8-F283-45AE-878A-BAB7291924A1}"/>
                  <w:text/>
                </w:sdtPr>
                <w:sdtEndPr/>
                <w:sdtContent>
                  <w:p w14:paraId="6D8CF9F1" w14:textId="0BA7776B" w:rsidR="00AB0849" w:rsidRDefault="00AB0849">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Laboratory 2: Accelerometers</w:t>
                    </w:r>
                  </w:p>
                </w:sdtContent>
              </w:sdt>
            </w:tc>
          </w:tr>
          <w:tr w:rsidR="00AB0849" w14:paraId="07DEF670" w14:textId="77777777">
            <w:sdt>
              <w:sdtPr>
                <w:rPr>
                  <w:color w:val="2F5496" w:themeColor="accent1" w:themeShade="BF"/>
                  <w:sz w:val="24"/>
                  <w:szCs w:val="24"/>
                </w:rPr>
                <w:alias w:val="Subtitle"/>
                <w:id w:val="13406923"/>
                <w:placeholder>
                  <w:docPart w:val="B321F735A19544208D7EA1BB1BC88FB3"/>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20FF940A" w14:textId="0EB5212E" w:rsidR="00AB0849" w:rsidRDefault="00AB0849">
                    <w:pPr>
                      <w:pStyle w:val="NoSpacing"/>
                      <w:rPr>
                        <w:color w:val="2F5496" w:themeColor="accent1" w:themeShade="BF"/>
                        <w:sz w:val="24"/>
                      </w:rPr>
                    </w:pPr>
                    <w:r>
                      <w:rPr>
                        <w:color w:val="2F5496" w:themeColor="accent1" w:themeShade="BF"/>
                        <w:sz w:val="24"/>
                        <w:szCs w:val="24"/>
                      </w:rPr>
                      <w:t>ELEC 344</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AB0849" w14:paraId="18A0BE3D"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7C2BFE13F11B48B68C103D3D22202CC7"/>
                  </w:placeholder>
                  <w:dataBinding w:prefixMappings="xmlns:ns0='http://schemas.openxmlformats.org/package/2006/metadata/core-properties' xmlns:ns1='http://purl.org/dc/elements/1.1/'" w:xpath="/ns0:coreProperties[1]/ns1:creator[1]" w:storeItemID="{6C3C8BC8-F283-45AE-878A-BAB7291924A1}"/>
                  <w:text/>
                </w:sdtPr>
                <w:sdtEndPr/>
                <w:sdtContent>
                  <w:p w14:paraId="0FA0E003" w14:textId="3A384A92" w:rsidR="00AB0849" w:rsidRDefault="00AB0849">
                    <w:pPr>
                      <w:pStyle w:val="NoSpacing"/>
                      <w:rPr>
                        <w:color w:val="4472C4" w:themeColor="accent1"/>
                        <w:sz w:val="28"/>
                        <w:szCs w:val="28"/>
                      </w:rPr>
                    </w:pPr>
                    <w:r>
                      <w:rPr>
                        <w:color w:val="4472C4" w:themeColor="accent1"/>
                        <w:sz w:val="28"/>
                        <w:szCs w:val="28"/>
                      </w:rPr>
                      <w:t>Jessica Morrison</w:t>
                    </w:r>
                  </w:p>
                </w:sdtContent>
              </w:sdt>
              <w:sdt>
                <w:sdtPr>
                  <w:rPr>
                    <w:color w:val="4472C4" w:themeColor="accent1"/>
                    <w:sz w:val="28"/>
                    <w:szCs w:val="28"/>
                  </w:rPr>
                  <w:alias w:val="Date"/>
                  <w:tag w:val="Date"/>
                  <w:id w:val="13406932"/>
                  <w:placeholder>
                    <w:docPart w:val="20F1017BE3904DF4BF79D65926C5DFF4"/>
                  </w:placeholde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29BE84D8" w14:textId="08F96070" w:rsidR="00AB0849" w:rsidRDefault="00AB0849">
                    <w:pPr>
                      <w:pStyle w:val="NoSpacing"/>
                      <w:rPr>
                        <w:color w:val="4472C4" w:themeColor="accent1"/>
                        <w:sz w:val="28"/>
                        <w:szCs w:val="28"/>
                      </w:rPr>
                    </w:pPr>
                    <w:r>
                      <w:rPr>
                        <w:color w:val="4472C4" w:themeColor="accent1"/>
                        <w:sz w:val="28"/>
                        <w:szCs w:val="28"/>
                      </w:rPr>
                      <w:t>20008084</w:t>
                    </w:r>
                  </w:p>
                </w:sdtContent>
              </w:sdt>
              <w:p w14:paraId="0CFB1D53" w14:textId="77777777" w:rsidR="00AB0849" w:rsidRDefault="00AB0849">
                <w:pPr>
                  <w:pStyle w:val="NoSpacing"/>
                  <w:rPr>
                    <w:color w:val="4472C4" w:themeColor="accent1"/>
                  </w:rPr>
                </w:pPr>
              </w:p>
            </w:tc>
          </w:tr>
        </w:tbl>
        <w:p w14:paraId="0F919749" w14:textId="279981DA" w:rsidR="00AB0849" w:rsidRDefault="00AB0849">
          <w:r>
            <w:br w:type="page"/>
          </w:r>
        </w:p>
      </w:sdtContent>
    </w:sdt>
    <w:sdt>
      <w:sdtPr>
        <w:rPr>
          <w:rFonts w:asciiTheme="minorHAnsi" w:eastAsiaTheme="minorHAnsi" w:hAnsiTheme="minorHAnsi" w:cstheme="minorBidi"/>
          <w:color w:val="auto"/>
          <w:sz w:val="22"/>
          <w:szCs w:val="22"/>
          <w:lang w:val="en-CA"/>
        </w:rPr>
        <w:id w:val="-1628544828"/>
        <w:docPartObj>
          <w:docPartGallery w:val="Table of Contents"/>
          <w:docPartUnique/>
        </w:docPartObj>
      </w:sdtPr>
      <w:sdtEndPr>
        <w:rPr>
          <w:b/>
          <w:bCs/>
          <w:noProof/>
        </w:rPr>
      </w:sdtEndPr>
      <w:sdtContent>
        <w:p w14:paraId="2CF934AA" w14:textId="60A906D1" w:rsidR="00AB0849" w:rsidRDefault="00AB0849">
          <w:pPr>
            <w:pStyle w:val="TOCHeading"/>
          </w:pPr>
          <w:r>
            <w:t>Table of Contents</w:t>
          </w:r>
        </w:p>
        <w:p w14:paraId="185C172C" w14:textId="30CA9CB3" w:rsidR="007865D8" w:rsidRDefault="00AB0849">
          <w:pPr>
            <w:pStyle w:val="TOC1"/>
            <w:tabs>
              <w:tab w:val="right" w:leader="dot" w:pos="9350"/>
            </w:tabs>
            <w:rPr>
              <w:rFonts w:eastAsiaTheme="minorEastAsia"/>
              <w:noProof/>
              <w:lang w:eastAsia="en-CA"/>
            </w:rPr>
          </w:pPr>
          <w:r>
            <w:rPr>
              <w:b/>
              <w:bCs/>
              <w:noProof/>
            </w:rPr>
            <w:fldChar w:fldCharType="begin"/>
          </w:r>
          <w:r>
            <w:rPr>
              <w:b/>
              <w:bCs/>
              <w:noProof/>
            </w:rPr>
            <w:instrText xml:space="preserve"> TOC \o "1-3" \h \z \u </w:instrText>
          </w:r>
          <w:r>
            <w:rPr>
              <w:b/>
              <w:bCs/>
              <w:noProof/>
            </w:rPr>
            <w:fldChar w:fldCharType="separate"/>
          </w:r>
          <w:hyperlink w:anchor="_Toc528436382" w:history="1">
            <w:r w:rsidR="007865D8" w:rsidRPr="00632654">
              <w:rPr>
                <w:rStyle w:val="Hyperlink"/>
                <w:noProof/>
              </w:rPr>
              <w:t>List of Figures</w:t>
            </w:r>
            <w:r w:rsidR="007865D8">
              <w:rPr>
                <w:noProof/>
                <w:webHidden/>
              </w:rPr>
              <w:tab/>
            </w:r>
            <w:r w:rsidR="007865D8">
              <w:rPr>
                <w:noProof/>
                <w:webHidden/>
              </w:rPr>
              <w:fldChar w:fldCharType="begin"/>
            </w:r>
            <w:r w:rsidR="007865D8">
              <w:rPr>
                <w:noProof/>
                <w:webHidden/>
              </w:rPr>
              <w:instrText xml:space="preserve"> PAGEREF _Toc528436382 \h </w:instrText>
            </w:r>
            <w:r w:rsidR="007865D8">
              <w:rPr>
                <w:noProof/>
                <w:webHidden/>
              </w:rPr>
            </w:r>
            <w:r w:rsidR="007865D8">
              <w:rPr>
                <w:noProof/>
                <w:webHidden/>
              </w:rPr>
              <w:fldChar w:fldCharType="separate"/>
            </w:r>
            <w:r w:rsidR="007865D8">
              <w:rPr>
                <w:noProof/>
                <w:webHidden/>
              </w:rPr>
              <w:t>3</w:t>
            </w:r>
            <w:r w:rsidR="007865D8">
              <w:rPr>
                <w:noProof/>
                <w:webHidden/>
              </w:rPr>
              <w:fldChar w:fldCharType="end"/>
            </w:r>
          </w:hyperlink>
        </w:p>
        <w:p w14:paraId="1FF1AC3B" w14:textId="4B095517" w:rsidR="007865D8" w:rsidRDefault="007865D8">
          <w:pPr>
            <w:pStyle w:val="TOC1"/>
            <w:tabs>
              <w:tab w:val="right" w:leader="dot" w:pos="9350"/>
            </w:tabs>
            <w:rPr>
              <w:rFonts w:eastAsiaTheme="minorEastAsia"/>
              <w:noProof/>
              <w:lang w:eastAsia="en-CA"/>
            </w:rPr>
          </w:pPr>
          <w:hyperlink w:anchor="_Toc528436383" w:history="1">
            <w:r w:rsidRPr="00632654">
              <w:rPr>
                <w:rStyle w:val="Hyperlink"/>
                <w:noProof/>
              </w:rPr>
              <w:t>List of Tables</w:t>
            </w:r>
            <w:r>
              <w:rPr>
                <w:noProof/>
                <w:webHidden/>
              </w:rPr>
              <w:tab/>
            </w:r>
            <w:r>
              <w:rPr>
                <w:noProof/>
                <w:webHidden/>
              </w:rPr>
              <w:fldChar w:fldCharType="begin"/>
            </w:r>
            <w:r>
              <w:rPr>
                <w:noProof/>
                <w:webHidden/>
              </w:rPr>
              <w:instrText xml:space="preserve"> PAGEREF _Toc528436383 \h </w:instrText>
            </w:r>
            <w:r>
              <w:rPr>
                <w:noProof/>
                <w:webHidden/>
              </w:rPr>
            </w:r>
            <w:r>
              <w:rPr>
                <w:noProof/>
                <w:webHidden/>
              </w:rPr>
              <w:fldChar w:fldCharType="separate"/>
            </w:r>
            <w:r>
              <w:rPr>
                <w:noProof/>
                <w:webHidden/>
              </w:rPr>
              <w:t>3</w:t>
            </w:r>
            <w:r>
              <w:rPr>
                <w:noProof/>
                <w:webHidden/>
              </w:rPr>
              <w:fldChar w:fldCharType="end"/>
            </w:r>
          </w:hyperlink>
        </w:p>
        <w:p w14:paraId="15692495" w14:textId="2EE7808D" w:rsidR="007865D8" w:rsidRDefault="007865D8">
          <w:pPr>
            <w:pStyle w:val="TOC1"/>
            <w:tabs>
              <w:tab w:val="left" w:pos="660"/>
              <w:tab w:val="right" w:leader="dot" w:pos="9350"/>
            </w:tabs>
            <w:rPr>
              <w:rFonts w:eastAsiaTheme="minorEastAsia"/>
              <w:noProof/>
              <w:lang w:eastAsia="en-CA"/>
            </w:rPr>
          </w:pPr>
          <w:hyperlink w:anchor="_Toc528436384" w:history="1">
            <w:r w:rsidRPr="00632654">
              <w:rPr>
                <w:rStyle w:val="Hyperlink"/>
                <w:noProof/>
              </w:rPr>
              <w:t>1.0</w:t>
            </w:r>
            <w:r>
              <w:rPr>
                <w:rFonts w:eastAsiaTheme="minorEastAsia"/>
                <w:noProof/>
                <w:lang w:eastAsia="en-CA"/>
              </w:rPr>
              <w:t xml:space="preserve"> </w:t>
            </w:r>
            <w:bookmarkStart w:id="0" w:name="_GoBack"/>
            <w:bookmarkEnd w:id="0"/>
            <w:r w:rsidRPr="00632654">
              <w:rPr>
                <w:rStyle w:val="Hyperlink"/>
                <w:noProof/>
              </w:rPr>
              <w:t>Introduction</w:t>
            </w:r>
            <w:r>
              <w:rPr>
                <w:noProof/>
                <w:webHidden/>
              </w:rPr>
              <w:tab/>
            </w:r>
            <w:r>
              <w:rPr>
                <w:noProof/>
                <w:webHidden/>
              </w:rPr>
              <w:fldChar w:fldCharType="begin"/>
            </w:r>
            <w:r>
              <w:rPr>
                <w:noProof/>
                <w:webHidden/>
              </w:rPr>
              <w:instrText xml:space="preserve"> PAGEREF _Toc528436384 \h </w:instrText>
            </w:r>
            <w:r>
              <w:rPr>
                <w:noProof/>
                <w:webHidden/>
              </w:rPr>
            </w:r>
            <w:r>
              <w:rPr>
                <w:noProof/>
                <w:webHidden/>
              </w:rPr>
              <w:fldChar w:fldCharType="separate"/>
            </w:r>
            <w:r>
              <w:rPr>
                <w:noProof/>
                <w:webHidden/>
              </w:rPr>
              <w:t>4</w:t>
            </w:r>
            <w:r>
              <w:rPr>
                <w:noProof/>
                <w:webHidden/>
              </w:rPr>
              <w:fldChar w:fldCharType="end"/>
            </w:r>
          </w:hyperlink>
        </w:p>
        <w:p w14:paraId="7DAD371A" w14:textId="4BC52788" w:rsidR="007865D8" w:rsidRDefault="007865D8">
          <w:pPr>
            <w:pStyle w:val="TOC2"/>
            <w:tabs>
              <w:tab w:val="right" w:leader="dot" w:pos="9350"/>
            </w:tabs>
            <w:rPr>
              <w:rFonts w:eastAsiaTheme="minorEastAsia"/>
              <w:noProof/>
              <w:lang w:eastAsia="en-CA"/>
            </w:rPr>
          </w:pPr>
          <w:hyperlink w:anchor="_Toc528436385" w:history="1">
            <w:r w:rsidRPr="00632654">
              <w:rPr>
                <w:rStyle w:val="Hyperlink"/>
                <w:noProof/>
              </w:rPr>
              <w:t>1.1: Theory</w:t>
            </w:r>
            <w:r>
              <w:rPr>
                <w:noProof/>
                <w:webHidden/>
              </w:rPr>
              <w:tab/>
            </w:r>
            <w:r>
              <w:rPr>
                <w:noProof/>
                <w:webHidden/>
              </w:rPr>
              <w:fldChar w:fldCharType="begin"/>
            </w:r>
            <w:r>
              <w:rPr>
                <w:noProof/>
                <w:webHidden/>
              </w:rPr>
              <w:instrText xml:space="preserve"> PAGEREF _Toc528436385 \h </w:instrText>
            </w:r>
            <w:r>
              <w:rPr>
                <w:noProof/>
                <w:webHidden/>
              </w:rPr>
            </w:r>
            <w:r>
              <w:rPr>
                <w:noProof/>
                <w:webHidden/>
              </w:rPr>
              <w:fldChar w:fldCharType="separate"/>
            </w:r>
            <w:r>
              <w:rPr>
                <w:noProof/>
                <w:webHidden/>
              </w:rPr>
              <w:t>4</w:t>
            </w:r>
            <w:r>
              <w:rPr>
                <w:noProof/>
                <w:webHidden/>
              </w:rPr>
              <w:fldChar w:fldCharType="end"/>
            </w:r>
          </w:hyperlink>
        </w:p>
        <w:p w14:paraId="7927CB84" w14:textId="6BA42602" w:rsidR="007865D8" w:rsidRDefault="007865D8">
          <w:pPr>
            <w:pStyle w:val="TOC2"/>
            <w:tabs>
              <w:tab w:val="right" w:leader="dot" w:pos="9350"/>
            </w:tabs>
            <w:rPr>
              <w:rFonts w:eastAsiaTheme="minorEastAsia"/>
              <w:noProof/>
              <w:lang w:eastAsia="en-CA"/>
            </w:rPr>
          </w:pPr>
          <w:hyperlink w:anchor="_Toc528436386" w:history="1">
            <w:r w:rsidRPr="00632654">
              <w:rPr>
                <w:rStyle w:val="Hyperlink"/>
                <w:noProof/>
              </w:rPr>
              <w:t>1.2: Literature Values</w:t>
            </w:r>
            <w:r>
              <w:rPr>
                <w:noProof/>
                <w:webHidden/>
              </w:rPr>
              <w:tab/>
            </w:r>
            <w:r>
              <w:rPr>
                <w:noProof/>
                <w:webHidden/>
              </w:rPr>
              <w:fldChar w:fldCharType="begin"/>
            </w:r>
            <w:r>
              <w:rPr>
                <w:noProof/>
                <w:webHidden/>
              </w:rPr>
              <w:instrText xml:space="preserve"> PAGEREF _Toc528436386 \h </w:instrText>
            </w:r>
            <w:r>
              <w:rPr>
                <w:noProof/>
                <w:webHidden/>
              </w:rPr>
            </w:r>
            <w:r>
              <w:rPr>
                <w:noProof/>
                <w:webHidden/>
              </w:rPr>
              <w:fldChar w:fldCharType="separate"/>
            </w:r>
            <w:r>
              <w:rPr>
                <w:noProof/>
                <w:webHidden/>
              </w:rPr>
              <w:t>5</w:t>
            </w:r>
            <w:r>
              <w:rPr>
                <w:noProof/>
                <w:webHidden/>
              </w:rPr>
              <w:fldChar w:fldCharType="end"/>
            </w:r>
          </w:hyperlink>
        </w:p>
        <w:p w14:paraId="06B77686" w14:textId="71BD584A" w:rsidR="007865D8" w:rsidRDefault="007865D8">
          <w:pPr>
            <w:pStyle w:val="TOC2"/>
            <w:tabs>
              <w:tab w:val="right" w:leader="dot" w:pos="9350"/>
            </w:tabs>
            <w:rPr>
              <w:rFonts w:eastAsiaTheme="minorEastAsia"/>
              <w:noProof/>
              <w:lang w:eastAsia="en-CA"/>
            </w:rPr>
          </w:pPr>
          <w:hyperlink w:anchor="_Toc528436387" w:history="1">
            <w:r w:rsidRPr="00632654">
              <w:rPr>
                <w:rStyle w:val="Hyperlink"/>
                <w:noProof/>
              </w:rPr>
              <w:t>1.3: Limitations</w:t>
            </w:r>
            <w:r>
              <w:rPr>
                <w:noProof/>
                <w:webHidden/>
              </w:rPr>
              <w:tab/>
            </w:r>
            <w:r>
              <w:rPr>
                <w:noProof/>
                <w:webHidden/>
              </w:rPr>
              <w:fldChar w:fldCharType="begin"/>
            </w:r>
            <w:r>
              <w:rPr>
                <w:noProof/>
                <w:webHidden/>
              </w:rPr>
              <w:instrText xml:space="preserve"> PAGEREF _Toc528436387 \h </w:instrText>
            </w:r>
            <w:r>
              <w:rPr>
                <w:noProof/>
                <w:webHidden/>
              </w:rPr>
            </w:r>
            <w:r>
              <w:rPr>
                <w:noProof/>
                <w:webHidden/>
              </w:rPr>
              <w:fldChar w:fldCharType="separate"/>
            </w:r>
            <w:r>
              <w:rPr>
                <w:noProof/>
                <w:webHidden/>
              </w:rPr>
              <w:t>5</w:t>
            </w:r>
            <w:r>
              <w:rPr>
                <w:noProof/>
                <w:webHidden/>
              </w:rPr>
              <w:fldChar w:fldCharType="end"/>
            </w:r>
          </w:hyperlink>
        </w:p>
        <w:p w14:paraId="474AB7FD" w14:textId="467F9377" w:rsidR="007865D8" w:rsidRDefault="007865D8">
          <w:pPr>
            <w:pStyle w:val="TOC2"/>
            <w:tabs>
              <w:tab w:val="right" w:leader="dot" w:pos="9350"/>
            </w:tabs>
            <w:rPr>
              <w:rFonts w:eastAsiaTheme="minorEastAsia"/>
              <w:noProof/>
              <w:lang w:eastAsia="en-CA"/>
            </w:rPr>
          </w:pPr>
          <w:hyperlink w:anchor="_Toc528436388" w:history="1">
            <w:r w:rsidRPr="00632654">
              <w:rPr>
                <w:rStyle w:val="Hyperlink"/>
                <w:noProof/>
              </w:rPr>
              <w:t>1.4 Objectives</w:t>
            </w:r>
            <w:r>
              <w:rPr>
                <w:noProof/>
                <w:webHidden/>
              </w:rPr>
              <w:tab/>
            </w:r>
            <w:r>
              <w:rPr>
                <w:noProof/>
                <w:webHidden/>
              </w:rPr>
              <w:fldChar w:fldCharType="begin"/>
            </w:r>
            <w:r>
              <w:rPr>
                <w:noProof/>
                <w:webHidden/>
              </w:rPr>
              <w:instrText xml:space="preserve"> PAGEREF _Toc528436388 \h </w:instrText>
            </w:r>
            <w:r>
              <w:rPr>
                <w:noProof/>
                <w:webHidden/>
              </w:rPr>
            </w:r>
            <w:r>
              <w:rPr>
                <w:noProof/>
                <w:webHidden/>
              </w:rPr>
              <w:fldChar w:fldCharType="separate"/>
            </w:r>
            <w:r>
              <w:rPr>
                <w:noProof/>
                <w:webHidden/>
              </w:rPr>
              <w:t>5</w:t>
            </w:r>
            <w:r>
              <w:rPr>
                <w:noProof/>
                <w:webHidden/>
              </w:rPr>
              <w:fldChar w:fldCharType="end"/>
            </w:r>
          </w:hyperlink>
        </w:p>
        <w:p w14:paraId="18813F6D" w14:textId="73AB3051" w:rsidR="007865D8" w:rsidRDefault="007865D8">
          <w:pPr>
            <w:pStyle w:val="TOC1"/>
            <w:tabs>
              <w:tab w:val="left" w:pos="660"/>
              <w:tab w:val="right" w:leader="dot" w:pos="9350"/>
            </w:tabs>
            <w:rPr>
              <w:rFonts w:eastAsiaTheme="minorEastAsia"/>
              <w:noProof/>
              <w:lang w:eastAsia="en-CA"/>
            </w:rPr>
          </w:pPr>
          <w:hyperlink w:anchor="_Toc528436389" w:history="1">
            <w:r w:rsidRPr="00632654">
              <w:rPr>
                <w:rStyle w:val="Hyperlink"/>
                <w:noProof/>
              </w:rPr>
              <w:t>2.0</w:t>
            </w:r>
            <w:r>
              <w:rPr>
                <w:rFonts w:eastAsiaTheme="minorEastAsia"/>
                <w:noProof/>
                <w:lang w:eastAsia="en-CA"/>
              </w:rPr>
              <w:t xml:space="preserve"> </w:t>
            </w:r>
            <w:r w:rsidRPr="00632654">
              <w:rPr>
                <w:rStyle w:val="Hyperlink"/>
                <w:noProof/>
              </w:rPr>
              <w:t>Methods</w:t>
            </w:r>
            <w:r>
              <w:rPr>
                <w:noProof/>
                <w:webHidden/>
              </w:rPr>
              <w:tab/>
            </w:r>
            <w:r>
              <w:rPr>
                <w:noProof/>
                <w:webHidden/>
              </w:rPr>
              <w:fldChar w:fldCharType="begin"/>
            </w:r>
            <w:r>
              <w:rPr>
                <w:noProof/>
                <w:webHidden/>
              </w:rPr>
              <w:instrText xml:space="preserve"> PAGEREF _Toc528436389 \h </w:instrText>
            </w:r>
            <w:r>
              <w:rPr>
                <w:noProof/>
                <w:webHidden/>
              </w:rPr>
            </w:r>
            <w:r>
              <w:rPr>
                <w:noProof/>
                <w:webHidden/>
              </w:rPr>
              <w:fldChar w:fldCharType="separate"/>
            </w:r>
            <w:r>
              <w:rPr>
                <w:noProof/>
                <w:webHidden/>
              </w:rPr>
              <w:t>5</w:t>
            </w:r>
            <w:r>
              <w:rPr>
                <w:noProof/>
                <w:webHidden/>
              </w:rPr>
              <w:fldChar w:fldCharType="end"/>
            </w:r>
          </w:hyperlink>
        </w:p>
        <w:p w14:paraId="316AFC42" w14:textId="46D95CB6" w:rsidR="007865D8" w:rsidRDefault="007865D8">
          <w:pPr>
            <w:pStyle w:val="TOC2"/>
            <w:tabs>
              <w:tab w:val="right" w:leader="dot" w:pos="9350"/>
            </w:tabs>
            <w:rPr>
              <w:rFonts w:eastAsiaTheme="minorEastAsia"/>
              <w:noProof/>
              <w:lang w:eastAsia="en-CA"/>
            </w:rPr>
          </w:pPr>
          <w:hyperlink w:anchor="_Toc528436390" w:history="1">
            <w:r w:rsidRPr="00632654">
              <w:rPr>
                <w:rStyle w:val="Hyperlink"/>
                <w:noProof/>
              </w:rPr>
              <w:t>2.1 Materials</w:t>
            </w:r>
            <w:r>
              <w:rPr>
                <w:noProof/>
                <w:webHidden/>
              </w:rPr>
              <w:tab/>
            </w:r>
            <w:r>
              <w:rPr>
                <w:noProof/>
                <w:webHidden/>
              </w:rPr>
              <w:fldChar w:fldCharType="begin"/>
            </w:r>
            <w:r>
              <w:rPr>
                <w:noProof/>
                <w:webHidden/>
              </w:rPr>
              <w:instrText xml:space="preserve"> PAGEREF _Toc528436390 \h </w:instrText>
            </w:r>
            <w:r>
              <w:rPr>
                <w:noProof/>
                <w:webHidden/>
              </w:rPr>
            </w:r>
            <w:r>
              <w:rPr>
                <w:noProof/>
                <w:webHidden/>
              </w:rPr>
              <w:fldChar w:fldCharType="separate"/>
            </w:r>
            <w:r>
              <w:rPr>
                <w:noProof/>
                <w:webHidden/>
              </w:rPr>
              <w:t>5</w:t>
            </w:r>
            <w:r>
              <w:rPr>
                <w:noProof/>
                <w:webHidden/>
              </w:rPr>
              <w:fldChar w:fldCharType="end"/>
            </w:r>
          </w:hyperlink>
        </w:p>
        <w:p w14:paraId="705C4AA3" w14:textId="3F7F8A2C" w:rsidR="007865D8" w:rsidRDefault="007865D8">
          <w:pPr>
            <w:pStyle w:val="TOC2"/>
            <w:tabs>
              <w:tab w:val="right" w:leader="dot" w:pos="9350"/>
            </w:tabs>
            <w:rPr>
              <w:rFonts w:eastAsiaTheme="minorEastAsia"/>
              <w:noProof/>
              <w:lang w:eastAsia="en-CA"/>
            </w:rPr>
          </w:pPr>
          <w:hyperlink w:anchor="_Toc528436391" w:history="1">
            <w:r w:rsidRPr="00632654">
              <w:rPr>
                <w:rStyle w:val="Hyperlink"/>
                <w:noProof/>
              </w:rPr>
              <w:t>2.2 Electrical Schematic and Setup:</w:t>
            </w:r>
            <w:r>
              <w:rPr>
                <w:noProof/>
                <w:webHidden/>
              </w:rPr>
              <w:tab/>
            </w:r>
            <w:r>
              <w:rPr>
                <w:noProof/>
                <w:webHidden/>
              </w:rPr>
              <w:fldChar w:fldCharType="begin"/>
            </w:r>
            <w:r>
              <w:rPr>
                <w:noProof/>
                <w:webHidden/>
              </w:rPr>
              <w:instrText xml:space="preserve"> PAGEREF _Toc528436391 \h </w:instrText>
            </w:r>
            <w:r>
              <w:rPr>
                <w:noProof/>
                <w:webHidden/>
              </w:rPr>
            </w:r>
            <w:r>
              <w:rPr>
                <w:noProof/>
                <w:webHidden/>
              </w:rPr>
              <w:fldChar w:fldCharType="separate"/>
            </w:r>
            <w:r>
              <w:rPr>
                <w:noProof/>
                <w:webHidden/>
              </w:rPr>
              <w:t>6</w:t>
            </w:r>
            <w:r>
              <w:rPr>
                <w:noProof/>
                <w:webHidden/>
              </w:rPr>
              <w:fldChar w:fldCharType="end"/>
            </w:r>
          </w:hyperlink>
        </w:p>
        <w:p w14:paraId="1FA8472D" w14:textId="663FFB24" w:rsidR="007865D8" w:rsidRDefault="007865D8">
          <w:pPr>
            <w:pStyle w:val="TOC2"/>
            <w:tabs>
              <w:tab w:val="right" w:leader="dot" w:pos="9350"/>
            </w:tabs>
            <w:rPr>
              <w:rFonts w:eastAsiaTheme="minorEastAsia"/>
              <w:noProof/>
              <w:lang w:eastAsia="en-CA"/>
            </w:rPr>
          </w:pPr>
          <w:hyperlink w:anchor="_Toc528436392" w:history="1">
            <w:r w:rsidRPr="00632654">
              <w:rPr>
                <w:rStyle w:val="Hyperlink"/>
                <w:noProof/>
              </w:rPr>
              <w:t>2.3 Procedure</w:t>
            </w:r>
            <w:r>
              <w:rPr>
                <w:noProof/>
                <w:webHidden/>
              </w:rPr>
              <w:tab/>
            </w:r>
            <w:r>
              <w:rPr>
                <w:noProof/>
                <w:webHidden/>
              </w:rPr>
              <w:fldChar w:fldCharType="begin"/>
            </w:r>
            <w:r>
              <w:rPr>
                <w:noProof/>
                <w:webHidden/>
              </w:rPr>
              <w:instrText xml:space="preserve"> PAGEREF _Toc528436392 \h </w:instrText>
            </w:r>
            <w:r>
              <w:rPr>
                <w:noProof/>
                <w:webHidden/>
              </w:rPr>
            </w:r>
            <w:r>
              <w:rPr>
                <w:noProof/>
                <w:webHidden/>
              </w:rPr>
              <w:fldChar w:fldCharType="separate"/>
            </w:r>
            <w:r>
              <w:rPr>
                <w:noProof/>
                <w:webHidden/>
              </w:rPr>
              <w:t>6</w:t>
            </w:r>
            <w:r>
              <w:rPr>
                <w:noProof/>
                <w:webHidden/>
              </w:rPr>
              <w:fldChar w:fldCharType="end"/>
            </w:r>
          </w:hyperlink>
        </w:p>
        <w:p w14:paraId="15BF5BD9" w14:textId="0A8B3CB6" w:rsidR="007865D8" w:rsidRDefault="007865D8">
          <w:pPr>
            <w:pStyle w:val="TOC3"/>
            <w:tabs>
              <w:tab w:val="right" w:leader="dot" w:pos="9350"/>
            </w:tabs>
            <w:rPr>
              <w:rFonts w:eastAsiaTheme="minorEastAsia"/>
              <w:noProof/>
              <w:lang w:eastAsia="en-CA"/>
            </w:rPr>
          </w:pPr>
          <w:hyperlink w:anchor="_Toc528436393" w:history="1">
            <w:r w:rsidRPr="00632654">
              <w:rPr>
                <w:rStyle w:val="Hyperlink"/>
                <w:noProof/>
              </w:rPr>
              <w:t>2.3.1 Setup</w:t>
            </w:r>
            <w:r>
              <w:rPr>
                <w:noProof/>
                <w:webHidden/>
              </w:rPr>
              <w:tab/>
            </w:r>
            <w:r>
              <w:rPr>
                <w:noProof/>
                <w:webHidden/>
              </w:rPr>
              <w:fldChar w:fldCharType="begin"/>
            </w:r>
            <w:r>
              <w:rPr>
                <w:noProof/>
                <w:webHidden/>
              </w:rPr>
              <w:instrText xml:space="preserve"> PAGEREF _Toc528436393 \h </w:instrText>
            </w:r>
            <w:r>
              <w:rPr>
                <w:noProof/>
                <w:webHidden/>
              </w:rPr>
            </w:r>
            <w:r>
              <w:rPr>
                <w:noProof/>
                <w:webHidden/>
              </w:rPr>
              <w:fldChar w:fldCharType="separate"/>
            </w:r>
            <w:r>
              <w:rPr>
                <w:noProof/>
                <w:webHidden/>
              </w:rPr>
              <w:t>6</w:t>
            </w:r>
            <w:r>
              <w:rPr>
                <w:noProof/>
                <w:webHidden/>
              </w:rPr>
              <w:fldChar w:fldCharType="end"/>
            </w:r>
          </w:hyperlink>
        </w:p>
        <w:p w14:paraId="693346C8" w14:textId="1B5EE3F7" w:rsidR="007865D8" w:rsidRDefault="007865D8">
          <w:pPr>
            <w:pStyle w:val="TOC3"/>
            <w:tabs>
              <w:tab w:val="right" w:leader="dot" w:pos="9350"/>
            </w:tabs>
            <w:rPr>
              <w:rFonts w:eastAsiaTheme="minorEastAsia"/>
              <w:noProof/>
              <w:lang w:eastAsia="en-CA"/>
            </w:rPr>
          </w:pPr>
          <w:hyperlink w:anchor="_Toc528436394" w:history="1">
            <w:r w:rsidRPr="00632654">
              <w:rPr>
                <w:rStyle w:val="Hyperlink"/>
                <w:noProof/>
              </w:rPr>
              <w:t>2.3.2 Experiment 1</w:t>
            </w:r>
            <w:r>
              <w:rPr>
                <w:noProof/>
                <w:webHidden/>
              </w:rPr>
              <w:tab/>
            </w:r>
            <w:r>
              <w:rPr>
                <w:noProof/>
                <w:webHidden/>
              </w:rPr>
              <w:fldChar w:fldCharType="begin"/>
            </w:r>
            <w:r>
              <w:rPr>
                <w:noProof/>
                <w:webHidden/>
              </w:rPr>
              <w:instrText xml:space="preserve"> PAGEREF _Toc528436394 \h </w:instrText>
            </w:r>
            <w:r>
              <w:rPr>
                <w:noProof/>
                <w:webHidden/>
              </w:rPr>
            </w:r>
            <w:r>
              <w:rPr>
                <w:noProof/>
                <w:webHidden/>
              </w:rPr>
              <w:fldChar w:fldCharType="separate"/>
            </w:r>
            <w:r>
              <w:rPr>
                <w:noProof/>
                <w:webHidden/>
              </w:rPr>
              <w:t>6</w:t>
            </w:r>
            <w:r>
              <w:rPr>
                <w:noProof/>
                <w:webHidden/>
              </w:rPr>
              <w:fldChar w:fldCharType="end"/>
            </w:r>
          </w:hyperlink>
        </w:p>
        <w:p w14:paraId="6F2F5446" w14:textId="665F759A" w:rsidR="007865D8" w:rsidRDefault="007865D8">
          <w:pPr>
            <w:pStyle w:val="TOC3"/>
            <w:tabs>
              <w:tab w:val="left" w:pos="1320"/>
              <w:tab w:val="right" w:leader="dot" w:pos="9350"/>
            </w:tabs>
            <w:rPr>
              <w:rFonts w:eastAsiaTheme="minorEastAsia"/>
              <w:noProof/>
              <w:lang w:eastAsia="en-CA"/>
            </w:rPr>
          </w:pPr>
          <w:hyperlink w:anchor="_Toc528436395" w:history="1">
            <w:r w:rsidRPr="00632654">
              <w:rPr>
                <w:rStyle w:val="Hyperlink"/>
                <w:noProof/>
              </w:rPr>
              <w:t>2.3.3</w:t>
            </w:r>
            <w:r>
              <w:rPr>
                <w:rFonts w:eastAsiaTheme="minorEastAsia"/>
                <w:noProof/>
                <w:lang w:eastAsia="en-CA"/>
              </w:rPr>
              <w:t xml:space="preserve"> </w:t>
            </w:r>
            <w:r w:rsidRPr="00632654">
              <w:rPr>
                <w:rStyle w:val="Hyperlink"/>
                <w:noProof/>
              </w:rPr>
              <w:t>Experiment 2</w:t>
            </w:r>
            <w:r>
              <w:rPr>
                <w:noProof/>
                <w:webHidden/>
              </w:rPr>
              <w:tab/>
            </w:r>
            <w:r>
              <w:rPr>
                <w:noProof/>
                <w:webHidden/>
              </w:rPr>
              <w:fldChar w:fldCharType="begin"/>
            </w:r>
            <w:r>
              <w:rPr>
                <w:noProof/>
                <w:webHidden/>
              </w:rPr>
              <w:instrText xml:space="preserve"> PAGEREF _Toc528436395 \h </w:instrText>
            </w:r>
            <w:r>
              <w:rPr>
                <w:noProof/>
                <w:webHidden/>
              </w:rPr>
            </w:r>
            <w:r>
              <w:rPr>
                <w:noProof/>
                <w:webHidden/>
              </w:rPr>
              <w:fldChar w:fldCharType="separate"/>
            </w:r>
            <w:r>
              <w:rPr>
                <w:noProof/>
                <w:webHidden/>
              </w:rPr>
              <w:t>6</w:t>
            </w:r>
            <w:r>
              <w:rPr>
                <w:noProof/>
                <w:webHidden/>
              </w:rPr>
              <w:fldChar w:fldCharType="end"/>
            </w:r>
          </w:hyperlink>
        </w:p>
        <w:p w14:paraId="05C0F7AC" w14:textId="58A4B767" w:rsidR="007865D8" w:rsidRDefault="007865D8">
          <w:pPr>
            <w:pStyle w:val="TOC3"/>
            <w:tabs>
              <w:tab w:val="left" w:pos="1320"/>
              <w:tab w:val="right" w:leader="dot" w:pos="9350"/>
            </w:tabs>
            <w:rPr>
              <w:rFonts w:eastAsiaTheme="minorEastAsia"/>
              <w:noProof/>
              <w:lang w:eastAsia="en-CA"/>
            </w:rPr>
          </w:pPr>
          <w:hyperlink w:anchor="_Toc528436396" w:history="1">
            <w:r w:rsidRPr="00632654">
              <w:rPr>
                <w:rStyle w:val="Hyperlink"/>
                <w:noProof/>
              </w:rPr>
              <w:t>4.3.3</w:t>
            </w:r>
            <w:r>
              <w:rPr>
                <w:rFonts w:eastAsiaTheme="minorEastAsia"/>
                <w:noProof/>
                <w:lang w:eastAsia="en-CA"/>
              </w:rPr>
              <w:t xml:space="preserve"> </w:t>
            </w:r>
            <w:r w:rsidRPr="00632654">
              <w:rPr>
                <w:rStyle w:val="Hyperlink"/>
                <w:noProof/>
              </w:rPr>
              <w:t>Experiment 3</w:t>
            </w:r>
            <w:r>
              <w:rPr>
                <w:noProof/>
                <w:webHidden/>
              </w:rPr>
              <w:tab/>
            </w:r>
            <w:r>
              <w:rPr>
                <w:noProof/>
                <w:webHidden/>
              </w:rPr>
              <w:fldChar w:fldCharType="begin"/>
            </w:r>
            <w:r>
              <w:rPr>
                <w:noProof/>
                <w:webHidden/>
              </w:rPr>
              <w:instrText xml:space="preserve"> PAGEREF _Toc528436396 \h </w:instrText>
            </w:r>
            <w:r>
              <w:rPr>
                <w:noProof/>
                <w:webHidden/>
              </w:rPr>
            </w:r>
            <w:r>
              <w:rPr>
                <w:noProof/>
                <w:webHidden/>
              </w:rPr>
              <w:fldChar w:fldCharType="separate"/>
            </w:r>
            <w:r>
              <w:rPr>
                <w:noProof/>
                <w:webHidden/>
              </w:rPr>
              <w:t>7</w:t>
            </w:r>
            <w:r>
              <w:rPr>
                <w:noProof/>
                <w:webHidden/>
              </w:rPr>
              <w:fldChar w:fldCharType="end"/>
            </w:r>
          </w:hyperlink>
        </w:p>
        <w:p w14:paraId="56EA26DF" w14:textId="06DBDAFD" w:rsidR="007865D8" w:rsidRDefault="007865D8">
          <w:pPr>
            <w:pStyle w:val="TOC1"/>
            <w:tabs>
              <w:tab w:val="left" w:pos="660"/>
              <w:tab w:val="right" w:leader="dot" w:pos="9350"/>
            </w:tabs>
            <w:rPr>
              <w:rFonts w:eastAsiaTheme="minorEastAsia"/>
              <w:noProof/>
              <w:lang w:eastAsia="en-CA"/>
            </w:rPr>
          </w:pPr>
          <w:hyperlink w:anchor="_Toc528436397" w:history="1">
            <w:r w:rsidRPr="00632654">
              <w:rPr>
                <w:rStyle w:val="Hyperlink"/>
                <w:noProof/>
              </w:rPr>
              <w:t>3.0</w:t>
            </w:r>
            <w:r>
              <w:rPr>
                <w:rFonts w:eastAsiaTheme="minorEastAsia"/>
                <w:noProof/>
                <w:lang w:eastAsia="en-CA"/>
              </w:rPr>
              <w:t xml:space="preserve"> </w:t>
            </w:r>
            <w:r w:rsidRPr="00632654">
              <w:rPr>
                <w:rStyle w:val="Hyperlink"/>
                <w:noProof/>
              </w:rPr>
              <w:t>Results</w:t>
            </w:r>
            <w:r>
              <w:rPr>
                <w:noProof/>
                <w:webHidden/>
              </w:rPr>
              <w:tab/>
            </w:r>
            <w:r>
              <w:rPr>
                <w:noProof/>
                <w:webHidden/>
              </w:rPr>
              <w:fldChar w:fldCharType="begin"/>
            </w:r>
            <w:r>
              <w:rPr>
                <w:noProof/>
                <w:webHidden/>
              </w:rPr>
              <w:instrText xml:space="preserve"> PAGEREF _Toc528436397 \h </w:instrText>
            </w:r>
            <w:r>
              <w:rPr>
                <w:noProof/>
                <w:webHidden/>
              </w:rPr>
            </w:r>
            <w:r>
              <w:rPr>
                <w:noProof/>
                <w:webHidden/>
              </w:rPr>
              <w:fldChar w:fldCharType="separate"/>
            </w:r>
            <w:r>
              <w:rPr>
                <w:noProof/>
                <w:webHidden/>
              </w:rPr>
              <w:t>7</w:t>
            </w:r>
            <w:r>
              <w:rPr>
                <w:noProof/>
                <w:webHidden/>
              </w:rPr>
              <w:fldChar w:fldCharType="end"/>
            </w:r>
          </w:hyperlink>
        </w:p>
        <w:p w14:paraId="6FE22B5A" w14:textId="01EA8D95" w:rsidR="007865D8" w:rsidRDefault="007865D8">
          <w:pPr>
            <w:pStyle w:val="TOC2"/>
            <w:tabs>
              <w:tab w:val="left" w:pos="880"/>
              <w:tab w:val="right" w:leader="dot" w:pos="9350"/>
            </w:tabs>
            <w:rPr>
              <w:rFonts w:eastAsiaTheme="minorEastAsia"/>
              <w:noProof/>
              <w:lang w:eastAsia="en-CA"/>
            </w:rPr>
          </w:pPr>
          <w:hyperlink w:anchor="_Toc528436398" w:history="1">
            <w:r w:rsidRPr="00632654">
              <w:rPr>
                <w:rStyle w:val="Hyperlink"/>
                <w:noProof/>
              </w:rPr>
              <w:t>3.1</w:t>
            </w:r>
            <w:r>
              <w:rPr>
                <w:rFonts w:eastAsiaTheme="minorEastAsia"/>
                <w:noProof/>
                <w:lang w:eastAsia="en-CA"/>
              </w:rPr>
              <w:t xml:space="preserve"> </w:t>
            </w:r>
            <w:r w:rsidRPr="00632654">
              <w:rPr>
                <w:rStyle w:val="Hyperlink"/>
                <w:noProof/>
              </w:rPr>
              <w:t>Experiment 1</w:t>
            </w:r>
            <w:r>
              <w:rPr>
                <w:noProof/>
                <w:webHidden/>
              </w:rPr>
              <w:tab/>
            </w:r>
            <w:r>
              <w:rPr>
                <w:noProof/>
                <w:webHidden/>
              </w:rPr>
              <w:fldChar w:fldCharType="begin"/>
            </w:r>
            <w:r>
              <w:rPr>
                <w:noProof/>
                <w:webHidden/>
              </w:rPr>
              <w:instrText xml:space="preserve"> PAGEREF _Toc528436398 \h </w:instrText>
            </w:r>
            <w:r>
              <w:rPr>
                <w:noProof/>
                <w:webHidden/>
              </w:rPr>
            </w:r>
            <w:r>
              <w:rPr>
                <w:noProof/>
                <w:webHidden/>
              </w:rPr>
              <w:fldChar w:fldCharType="separate"/>
            </w:r>
            <w:r>
              <w:rPr>
                <w:noProof/>
                <w:webHidden/>
              </w:rPr>
              <w:t>7</w:t>
            </w:r>
            <w:r>
              <w:rPr>
                <w:noProof/>
                <w:webHidden/>
              </w:rPr>
              <w:fldChar w:fldCharType="end"/>
            </w:r>
          </w:hyperlink>
        </w:p>
        <w:p w14:paraId="52A5FC94" w14:textId="75C762C2" w:rsidR="007865D8" w:rsidRDefault="007865D8">
          <w:pPr>
            <w:pStyle w:val="TOC2"/>
            <w:tabs>
              <w:tab w:val="left" w:pos="880"/>
              <w:tab w:val="right" w:leader="dot" w:pos="9350"/>
            </w:tabs>
            <w:rPr>
              <w:rFonts w:eastAsiaTheme="minorEastAsia"/>
              <w:noProof/>
              <w:lang w:eastAsia="en-CA"/>
            </w:rPr>
          </w:pPr>
          <w:hyperlink w:anchor="_Toc528436399" w:history="1">
            <w:r w:rsidRPr="00632654">
              <w:rPr>
                <w:rStyle w:val="Hyperlink"/>
                <w:noProof/>
              </w:rPr>
              <w:t>3.2</w:t>
            </w:r>
            <w:r>
              <w:rPr>
                <w:rFonts w:eastAsiaTheme="minorEastAsia"/>
                <w:noProof/>
                <w:lang w:eastAsia="en-CA"/>
              </w:rPr>
              <w:t xml:space="preserve"> </w:t>
            </w:r>
            <w:r w:rsidRPr="00632654">
              <w:rPr>
                <w:rStyle w:val="Hyperlink"/>
                <w:noProof/>
              </w:rPr>
              <w:t>Experiment 2</w:t>
            </w:r>
            <w:r>
              <w:rPr>
                <w:noProof/>
                <w:webHidden/>
              </w:rPr>
              <w:tab/>
            </w:r>
            <w:r>
              <w:rPr>
                <w:noProof/>
                <w:webHidden/>
              </w:rPr>
              <w:fldChar w:fldCharType="begin"/>
            </w:r>
            <w:r>
              <w:rPr>
                <w:noProof/>
                <w:webHidden/>
              </w:rPr>
              <w:instrText xml:space="preserve"> PAGEREF _Toc528436399 \h </w:instrText>
            </w:r>
            <w:r>
              <w:rPr>
                <w:noProof/>
                <w:webHidden/>
              </w:rPr>
            </w:r>
            <w:r>
              <w:rPr>
                <w:noProof/>
                <w:webHidden/>
              </w:rPr>
              <w:fldChar w:fldCharType="separate"/>
            </w:r>
            <w:r>
              <w:rPr>
                <w:noProof/>
                <w:webHidden/>
              </w:rPr>
              <w:t>8</w:t>
            </w:r>
            <w:r>
              <w:rPr>
                <w:noProof/>
                <w:webHidden/>
              </w:rPr>
              <w:fldChar w:fldCharType="end"/>
            </w:r>
          </w:hyperlink>
        </w:p>
        <w:p w14:paraId="44D78E5C" w14:textId="2B906915" w:rsidR="007865D8" w:rsidRDefault="007865D8">
          <w:pPr>
            <w:pStyle w:val="TOC2"/>
            <w:tabs>
              <w:tab w:val="left" w:pos="880"/>
              <w:tab w:val="right" w:leader="dot" w:pos="9350"/>
            </w:tabs>
            <w:rPr>
              <w:rFonts w:eastAsiaTheme="minorEastAsia"/>
              <w:noProof/>
              <w:lang w:eastAsia="en-CA"/>
            </w:rPr>
          </w:pPr>
          <w:hyperlink w:anchor="_Toc528436400" w:history="1">
            <w:r w:rsidRPr="00632654">
              <w:rPr>
                <w:rStyle w:val="Hyperlink"/>
                <w:noProof/>
              </w:rPr>
              <w:t>3.3</w:t>
            </w:r>
            <w:r>
              <w:rPr>
                <w:rFonts w:eastAsiaTheme="minorEastAsia"/>
                <w:noProof/>
                <w:lang w:eastAsia="en-CA"/>
              </w:rPr>
              <w:t xml:space="preserve"> </w:t>
            </w:r>
            <w:r w:rsidRPr="00632654">
              <w:rPr>
                <w:rStyle w:val="Hyperlink"/>
                <w:noProof/>
              </w:rPr>
              <w:t>Experiment 3</w:t>
            </w:r>
            <w:r>
              <w:rPr>
                <w:noProof/>
                <w:webHidden/>
              </w:rPr>
              <w:tab/>
            </w:r>
            <w:r>
              <w:rPr>
                <w:noProof/>
                <w:webHidden/>
              </w:rPr>
              <w:fldChar w:fldCharType="begin"/>
            </w:r>
            <w:r>
              <w:rPr>
                <w:noProof/>
                <w:webHidden/>
              </w:rPr>
              <w:instrText xml:space="preserve"> PAGEREF _Toc528436400 \h </w:instrText>
            </w:r>
            <w:r>
              <w:rPr>
                <w:noProof/>
                <w:webHidden/>
              </w:rPr>
            </w:r>
            <w:r>
              <w:rPr>
                <w:noProof/>
                <w:webHidden/>
              </w:rPr>
              <w:fldChar w:fldCharType="separate"/>
            </w:r>
            <w:r>
              <w:rPr>
                <w:noProof/>
                <w:webHidden/>
              </w:rPr>
              <w:t>8</w:t>
            </w:r>
            <w:r>
              <w:rPr>
                <w:noProof/>
                <w:webHidden/>
              </w:rPr>
              <w:fldChar w:fldCharType="end"/>
            </w:r>
          </w:hyperlink>
        </w:p>
        <w:p w14:paraId="1C7D3C09" w14:textId="5CBC7904" w:rsidR="007865D8" w:rsidRDefault="007865D8">
          <w:pPr>
            <w:pStyle w:val="TOC1"/>
            <w:tabs>
              <w:tab w:val="left" w:pos="660"/>
              <w:tab w:val="right" w:leader="dot" w:pos="9350"/>
            </w:tabs>
            <w:rPr>
              <w:rFonts w:eastAsiaTheme="minorEastAsia"/>
              <w:noProof/>
              <w:lang w:eastAsia="en-CA"/>
            </w:rPr>
          </w:pPr>
          <w:hyperlink w:anchor="_Toc528436401" w:history="1">
            <w:r w:rsidRPr="00632654">
              <w:rPr>
                <w:rStyle w:val="Hyperlink"/>
                <w:noProof/>
              </w:rPr>
              <w:t>4.0</w:t>
            </w:r>
            <w:r>
              <w:rPr>
                <w:rFonts w:eastAsiaTheme="minorEastAsia"/>
                <w:noProof/>
                <w:lang w:eastAsia="en-CA"/>
              </w:rPr>
              <w:t xml:space="preserve"> </w:t>
            </w:r>
            <w:r w:rsidRPr="00632654">
              <w:rPr>
                <w:rStyle w:val="Hyperlink"/>
                <w:noProof/>
              </w:rPr>
              <w:t>Discussion</w:t>
            </w:r>
            <w:r>
              <w:rPr>
                <w:noProof/>
                <w:webHidden/>
              </w:rPr>
              <w:tab/>
            </w:r>
            <w:r>
              <w:rPr>
                <w:noProof/>
                <w:webHidden/>
              </w:rPr>
              <w:fldChar w:fldCharType="begin"/>
            </w:r>
            <w:r>
              <w:rPr>
                <w:noProof/>
                <w:webHidden/>
              </w:rPr>
              <w:instrText xml:space="preserve"> PAGEREF _Toc528436401 \h </w:instrText>
            </w:r>
            <w:r>
              <w:rPr>
                <w:noProof/>
                <w:webHidden/>
              </w:rPr>
            </w:r>
            <w:r>
              <w:rPr>
                <w:noProof/>
                <w:webHidden/>
              </w:rPr>
              <w:fldChar w:fldCharType="separate"/>
            </w:r>
            <w:r>
              <w:rPr>
                <w:noProof/>
                <w:webHidden/>
              </w:rPr>
              <w:t>10</w:t>
            </w:r>
            <w:r>
              <w:rPr>
                <w:noProof/>
                <w:webHidden/>
              </w:rPr>
              <w:fldChar w:fldCharType="end"/>
            </w:r>
          </w:hyperlink>
        </w:p>
        <w:p w14:paraId="0B74EC3B" w14:textId="7EDA9405" w:rsidR="007865D8" w:rsidRDefault="007865D8">
          <w:pPr>
            <w:pStyle w:val="TOC2"/>
            <w:tabs>
              <w:tab w:val="left" w:pos="880"/>
              <w:tab w:val="right" w:leader="dot" w:pos="9350"/>
            </w:tabs>
            <w:rPr>
              <w:rFonts w:eastAsiaTheme="minorEastAsia"/>
              <w:noProof/>
              <w:lang w:eastAsia="en-CA"/>
            </w:rPr>
          </w:pPr>
          <w:hyperlink w:anchor="_Toc528436402" w:history="1">
            <w:r w:rsidRPr="00632654">
              <w:rPr>
                <w:rStyle w:val="Hyperlink"/>
                <w:noProof/>
              </w:rPr>
              <w:t>4.1</w:t>
            </w:r>
            <w:r>
              <w:rPr>
                <w:rFonts w:eastAsiaTheme="minorEastAsia"/>
                <w:noProof/>
                <w:lang w:eastAsia="en-CA"/>
              </w:rPr>
              <w:t xml:space="preserve"> </w:t>
            </w:r>
            <w:r w:rsidRPr="00632654">
              <w:rPr>
                <w:rStyle w:val="Hyperlink"/>
                <w:noProof/>
              </w:rPr>
              <w:t>Experiment 1</w:t>
            </w:r>
            <w:r>
              <w:rPr>
                <w:noProof/>
                <w:webHidden/>
              </w:rPr>
              <w:tab/>
            </w:r>
            <w:r>
              <w:rPr>
                <w:noProof/>
                <w:webHidden/>
              </w:rPr>
              <w:fldChar w:fldCharType="begin"/>
            </w:r>
            <w:r>
              <w:rPr>
                <w:noProof/>
                <w:webHidden/>
              </w:rPr>
              <w:instrText xml:space="preserve"> PAGEREF _Toc528436402 \h </w:instrText>
            </w:r>
            <w:r>
              <w:rPr>
                <w:noProof/>
                <w:webHidden/>
              </w:rPr>
            </w:r>
            <w:r>
              <w:rPr>
                <w:noProof/>
                <w:webHidden/>
              </w:rPr>
              <w:fldChar w:fldCharType="separate"/>
            </w:r>
            <w:r>
              <w:rPr>
                <w:noProof/>
                <w:webHidden/>
              </w:rPr>
              <w:t>11</w:t>
            </w:r>
            <w:r>
              <w:rPr>
                <w:noProof/>
                <w:webHidden/>
              </w:rPr>
              <w:fldChar w:fldCharType="end"/>
            </w:r>
          </w:hyperlink>
        </w:p>
        <w:p w14:paraId="1F974770" w14:textId="51FE1877" w:rsidR="007865D8" w:rsidRDefault="007865D8">
          <w:pPr>
            <w:pStyle w:val="TOC2"/>
            <w:tabs>
              <w:tab w:val="right" w:leader="dot" w:pos="9350"/>
            </w:tabs>
            <w:rPr>
              <w:rFonts w:eastAsiaTheme="minorEastAsia"/>
              <w:noProof/>
              <w:lang w:eastAsia="en-CA"/>
            </w:rPr>
          </w:pPr>
          <w:hyperlink w:anchor="_Toc528436403" w:history="1">
            <w:r w:rsidRPr="00632654">
              <w:rPr>
                <w:rStyle w:val="Hyperlink"/>
                <w:noProof/>
              </w:rPr>
              <w:t>4.2 Experiment 2</w:t>
            </w:r>
            <w:r>
              <w:rPr>
                <w:noProof/>
                <w:webHidden/>
              </w:rPr>
              <w:tab/>
            </w:r>
            <w:r>
              <w:rPr>
                <w:noProof/>
                <w:webHidden/>
              </w:rPr>
              <w:fldChar w:fldCharType="begin"/>
            </w:r>
            <w:r>
              <w:rPr>
                <w:noProof/>
                <w:webHidden/>
              </w:rPr>
              <w:instrText xml:space="preserve"> PAGEREF _Toc528436403 \h </w:instrText>
            </w:r>
            <w:r>
              <w:rPr>
                <w:noProof/>
                <w:webHidden/>
              </w:rPr>
            </w:r>
            <w:r>
              <w:rPr>
                <w:noProof/>
                <w:webHidden/>
              </w:rPr>
              <w:fldChar w:fldCharType="separate"/>
            </w:r>
            <w:r>
              <w:rPr>
                <w:noProof/>
                <w:webHidden/>
              </w:rPr>
              <w:t>11</w:t>
            </w:r>
            <w:r>
              <w:rPr>
                <w:noProof/>
                <w:webHidden/>
              </w:rPr>
              <w:fldChar w:fldCharType="end"/>
            </w:r>
          </w:hyperlink>
        </w:p>
        <w:p w14:paraId="099C496A" w14:textId="5D270765" w:rsidR="007865D8" w:rsidRDefault="007865D8">
          <w:pPr>
            <w:pStyle w:val="TOC2"/>
            <w:tabs>
              <w:tab w:val="right" w:leader="dot" w:pos="9350"/>
            </w:tabs>
            <w:rPr>
              <w:rFonts w:eastAsiaTheme="minorEastAsia"/>
              <w:noProof/>
              <w:lang w:eastAsia="en-CA"/>
            </w:rPr>
          </w:pPr>
          <w:hyperlink w:anchor="_Toc528436404" w:history="1">
            <w:r w:rsidRPr="00632654">
              <w:rPr>
                <w:rStyle w:val="Hyperlink"/>
                <w:noProof/>
              </w:rPr>
              <w:t>4.3: Experiment 3</w:t>
            </w:r>
            <w:r>
              <w:rPr>
                <w:noProof/>
                <w:webHidden/>
              </w:rPr>
              <w:tab/>
            </w:r>
            <w:r>
              <w:rPr>
                <w:noProof/>
                <w:webHidden/>
              </w:rPr>
              <w:fldChar w:fldCharType="begin"/>
            </w:r>
            <w:r>
              <w:rPr>
                <w:noProof/>
                <w:webHidden/>
              </w:rPr>
              <w:instrText xml:space="preserve"> PAGEREF _Toc528436404 \h </w:instrText>
            </w:r>
            <w:r>
              <w:rPr>
                <w:noProof/>
                <w:webHidden/>
              </w:rPr>
            </w:r>
            <w:r>
              <w:rPr>
                <w:noProof/>
                <w:webHidden/>
              </w:rPr>
              <w:fldChar w:fldCharType="separate"/>
            </w:r>
            <w:r>
              <w:rPr>
                <w:noProof/>
                <w:webHidden/>
              </w:rPr>
              <w:t>12</w:t>
            </w:r>
            <w:r>
              <w:rPr>
                <w:noProof/>
                <w:webHidden/>
              </w:rPr>
              <w:fldChar w:fldCharType="end"/>
            </w:r>
          </w:hyperlink>
        </w:p>
        <w:p w14:paraId="4BB9240D" w14:textId="47334088" w:rsidR="007865D8" w:rsidRDefault="007865D8">
          <w:pPr>
            <w:pStyle w:val="TOC1"/>
            <w:tabs>
              <w:tab w:val="right" w:leader="dot" w:pos="9350"/>
            </w:tabs>
            <w:rPr>
              <w:rFonts w:eastAsiaTheme="minorEastAsia"/>
              <w:noProof/>
              <w:lang w:eastAsia="en-CA"/>
            </w:rPr>
          </w:pPr>
          <w:hyperlink w:anchor="_Toc528436405" w:history="1">
            <w:r w:rsidRPr="00632654">
              <w:rPr>
                <w:rStyle w:val="Hyperlink"/>
                <w:noProof/>
              </w:rPr>
              <w:t>5.0: Conclusion</w:t>
            </w:r>
            <w:r>
              <w:rPr>
                <w:noProof/>
                <w:webHidden/>
              </w:rPr>
              <w:tab/>
            </w:r>
            <w:r>
              <w:rPr>
                <w:noProof/>
                <w:webHidden/>
              </w:rPr>
              <w:fldChar w:fldCharType="begin"/>
            </w:r>
            <w:r>
              <w:rPr>
                <w:noProof/>
                <w:webHidden/>
              </w:rPr>
              <w:instrText xml:space="preserve"> PAGEREF _Toc528436405 \h </w:instrText>
            </w:r>
            <w:r>
              <w:rPr>
                <w:noProof/>
                <w:webHidden/>
              </w:rPr>
            </w:r>
            <w:r>
              <w:rPr>
                <w:noProof/>
                <w:webHidden/>
              </w:rPr>
              <w:fldChar w:fldCharType="separate"/>
            </w:r>
            <w:r>
              <w:rPr>
                <w:noProof/>
                <w:webHidden/>
              </w:rPr>
              <w:t>13</w:t>
            </w:r>
            <w:r>
              <w:rPr>
                <w:noProof/>
                <w:webHidden/>
              </w:rPr>
              <w:fldChar w:fldCharType="end"/>
            </w:r>
          </w:hyperlink>
        </w:p>
        <w:p w14:paraId="18A8D793" w14:textId="2E7E5E11" w:rsidR="007865D8" w:rsidRDefault="007865D8">
          <w:pPr>
            <w:pStyle w:val="TOC1"/>
            <w:tabs>
              <w:tab w:val="right" w:leader="dot" w:pos="9350"/>
            </w:tabs>
            <w:rPr>
              <w:rFonts w:eastAsiaTheme="minorEastAsia"/>
              <w:noProof/>
              <w:lang w:eastAsia="en-CA"/>
            </w:rPr>
          </w:pPr>
          <w:hyperlink w:anchor="_Toc528436406" w:history="1">
            <w:r w:rsidRPr="00632654">
              <w:rPr>
                <w:rStyle w:val="Hyperlink"/>
                <w:noProof/>
              </w:rPr>
              <w:t>6.0 References</w:t>
            </w:r>
            <w:r>
              <w:rPr>
                <w:noProof/>
                <w:webHidden/>
              </w:rPr>
              <w:tab/>
            </w:r>
            <w:r>
              <w:rPr>
                <w:noProof/>
                <w:webHidden/>
              </w:rPr>
              <w:fldChar w:fldCharType="begin"/>
            </w:r>
            <w:r>
              <w:rPr>
                <w:noProof/>
                <w:webHidden/>
              </w:rPr>
              <w:instrText xml:space="preserve"> PAGEREF _Toc528436406 \h </w:instrText>
            </w:r>
            <w:r>
              <w:rPr>
                <w:noProof/>
                <w:webHidden/>
              </w:rPr>
            </w:r>
            <w:r>
              <w:rPr>
                <w:noProof/>
                <w:webHidden/>
              </w:rPr>
              <w:fldChar w:fldCharType="separate"/>
            </w:r>
            <w:r>
              <w:rPr>
                <w:noProof/>
                <w:webHidden/>
              </w:rPr>
              <w:t>14</w:t>
            </w:r>
            <w:r>
              <w:rPr>
                <w:noProof/>
                <w:webHidden/>
              </w:rPr>
              <w:fldChar w:fldCharType="end"/>
            </w:r>
          </w:hyperlink>
        </w:p>
        <w:p w14:paraId="2062D581" w14:textId="0C5EDC3F" w:rsidR="007865D8" w:rsidRDefault="007865D8">
          <w:pPr>
            <w:pStyle w:val="TOC1"/>
            <w:tabs>
              <w:tab w:val="right" w:leader="dot" w:pos="9350"/>
            </w:tabs>
            <w:rPr>
              <w:rFonts w:eastAsiaTheme="minorEastAsia"/>
              <w:noProof/>
              <w:lang w:eastAsia="en-CA"/>
            </w:rPr>
          </w:pPr>
          <w:hyperlink w:anchor="_Toc528436407" w:history="1">
            <w:r w:rsidRPr="00632654">
              <w:rPr>
                <w:rStyle w:val="Hyperlink"/>
                <w:noProof/>
              </w:rPr>
              <w:t>Appendix A: Constant Values</w:t>
            </w:r>
            <w:r>
              <w:rPr>
                <w:noProof/>
                <w:webHidden/>
              </w:rPr>
              <w:tab/>
            </w:r>
            <w:r>
              <w:rPr>
                <w:noProof/>
                <w:webHidden/>
              </w:rPr>
              <w:fldChar w:fldCharType="begin"/>
            </w:r>
            <w:r>
              <w:rPr>
                <w:noProof/>
                <w:webHidden/>
              </w:rPr>
              <w:instrText xml:space="preserve"> PAGEREF _Toc528436407 \h </w:instrText>
            </w:r>
            <w:r>
              <w:rPr>
                <w:noProof/>
                <w:webHidden/>
              </w:rPr>
            </w:r>
            <w:r>
              <w:rPr>
                <w:noProof/>
                <w:webHidden/>
              </w:rPr>
              <w:fldChar w:fldCharType="separate"/>
            </w:r>
            <w:r>
              <w:rPr>
                <w:noProof/>
                <w:webHidden/>
              </w:rPr>
              <w:t>15</w:t>
            </w:r>
            <w:r>
              <w:rPr>
                <w:noProof/>
                <w:webHidden/>
              </w:rPr>
              <w:fldChar w:fldCharType="end"/>
            </w:r>
          </w:hyperlink>
        </w:p>
        <w:p w14:paraId="0AA58B0F" w14:textId="44E98EC7" w:rsidR="007865D8" w:rsidRDefault="007865D8">
          <w:pPr>
            <w:pStyle w:val="TOC1"/>
            <w:tabs>
              <w:tab w:val="right" w:leader="dot" w:pos="9350"/>
            </w:tabs>
            <w:rPr>
              <w:rFonts w:eastAsiaTheme="minorEastAsia"/>
              <w:noProof/>
              <w:lang w:eastAsia="en-CA"/>
            </w:rPr>
          </w:pPr>
          <w:hyperlink w:anchor="_Toc528436408" w:history="1">
            <w:r w:rsidRPr="00632654">
              <w:rPr>
                <w:rStyle w:val="Hyperlink"/>
                <w:noProof/>
              </w:rPr>
              <w:t>Appendix B: Arduino Code</w:t>
            </w:r>
            <w:r>
              <w:rPr>
                <w:noProof/>
                <w:webHidden/>
              </w:rPr>
              <w:tab/>
            </w:r>
            <w:r>
              <w:rPr>
                <w:noProof/>
                <w:webHidden/>
              </w:rPr>
              <w:fldChar w:fldCharType="begin"/>
            </w:r>
            <w:r>
              <w:rPr>
                <w:noProof/>
                <w:webHidden/>
              </w:rPr>
              <w:instrText xml:space="preserve"> PAGEREF _Toc528436408 \h </w:instrText>
            </w:r>
            <w:r>
              <w:rPr>
                <w:noProof/>
                <w:webHidden/>
              </w:rPr>
            </w:r>
            <w:r>
              <w:rPr>
                <w:noProof/>
                <w:webHidden/>
              </w:rPr>
              <w:fldChar w:fldCharType="separate"/>
            </w:r>
            <w:r>
              <w:rPr>
                <w:noProof/>
                <w:webHidden/>
              </w:rPr>
              <w:t>16</w:t>
            </w:r>
            <w:r>
              <w:rPr>
                <w:noProof/>
                <w:webHidden/>
              </w:rPr>
              <w:fldChar w:fldCharType="end"/>
            </w:r>
          </w:hyperlink>
        </w:p>
        <w:p w14:paraId="0BD48616" w14:textId="71272EE1" w:rsidR="007865D8" w:rsidRDefault="007865D8">
          <w:pPr>
            <w:pStyle w:val="TOC1"/>
            <w:tabs>
              <w:tab w:val="right" w:leader="dot" w:pos="9350"/>
            </w:tabs>
            <w:rPr>
              <w:rFonts w:eastAsiaTheme="minorEastAsia"/>
              <w:noProof/>
              <w:lang w:eastAsia="en-CA"/>
            </w:rPr>
          </w:pPr>
          <w:hyperlink w:anchor="_Toc528436409" w:history="1">
            <w:r w:rsidRPr="00632654">
              <w:rPr>
                <w:rStyle w:val="Hyperlink"/>
                <w:noProof/>
              </w:rPr>
              <w:t>Appendix C: MATLAB Code</w:t>
            </w:r>
            <w:r>
              <w:rPr>
                <w:noProof/>
                <w:webHidden/>
              </w:rPr>
              <w:tab/>
            </w:r>
            <w:r>
              <w:rPr>
                <w:noProof/>
                <w:webHidden/>
              </w:rPr>
              <w:fldChar w:fldCharType="begin"/>
            </w:r>
            <w:r>
              <w:rPr>
                <w:noProof/>
                <w:webHidden/>
              </w:rPr>
              <w:instrText xml:space="preserve"> PAGEREF _Toc528436409 \h </w:instrText>
            </w:r>
            <w:r>
              <w:rPr>
                <w:noProof/>
                <w:webHidden/>
              </w:rPr>
            </w:r>
            <w:r>
              <w:rPr>
                <w:noProof/>
                <w:webHidden/>
              </w:rPr>
              <w:fldChar w:fldCharType="separate"/>
            </w:r>
            <w:r>
              <w:rPr>
                <w:noProof/>
                <w:webHidden/>
              </w:rPr>
              <w:t>17</w:t>
            </w:r>
            <w:r>
              <w:rPr>
                <w:noProof/>
                <w:webHidden/>
              </w:rPr>
              <w:fldChar w:fldCharType="end"/>
            </w:r>
          </w:hyperlink>
        </w:p>
        <w:p w14:paraId="6F6627B6" w14:textId="04144307" w:rsidR="00AB0849" w:rsidRDefault="00AB0849">
          <w:r>
            <w:rPr>
              <w:b/>
              <w:bCs/>
              <w:noProof/>
            </w:rPr>
            <w:fldChar w:fldCharType="end"/>
          </w:r>
        </w:p>
      </w:sdtContent>
    </w:sdt>
    <w:p w14:paraId="7BD0231A" w14:textId="0E08BFAA" w:rsidR="00885B00" w:rsidRDefault="005112C8" w:rsidP="005112C8">
      <w:pPr>
        <w:pStyle w:val="Heading1"/>
      </w:pPr>
      <w:bookmarkStart w:id="1" w:name="_Toc528436382"/>
      <w:r>
        <w:t>List of Figures</w:t>
      </w:r>
      <w:bookmarkEnd w:id="1"/>
    </w:p>
    <w:p w14:paraId="57DDE777" w14:textId="5F406AFC" w:rsidR="00440C79" w:rsidRDefault="007C5C94">
      <w:pPr>
        <w:pStyle w:val="TableofFigures"/>
        <w:tabs>
          <w:tab w:val="right" w:leader="dot" w:pos="9350"/>
        </w:tabs>
        <w:rPr>
          <w:rFonts w:eastAsiaTheme="minorEastAsia"/>
          <w:noProof/>
          <w:lang w:eastAsia="en-CA"/>
        </w:rPr>
      </w:pPr>
      <w:r>
        <w:fldChar w:fldCharType="begin"/>
      </w:r>
      <w:r>
        <w:instrText xml:space="preserve"> TOC \h \z \c "Figure" </w:instrText>
      </w:r>
      <w:r>
        <w:fldChar w:fldCharType="separate"/>
      </w:r>
      <w:hyperlink w:anchor="_Toc528435696" w:history="1">
        <w:r w:rsidR="00440C79" w:rsidRPr="00CB4D69">
          <w:rPr>
            <w:rStyle w:val="Hyperlink"/>
            <w:noProof/>
          </w:rPr>
          <w:t>Figure 1: Structure of the differential capacitor used in the ADXL 335 accelerometer</w:t>
        </w:r>
        <w:r w:rsidR="00440C79">
          <w:rPr>
            <w:noProof/>
            <w:webHidden/>
          </w:rPr>
          <w:tab/>
        </w:r>
        <w:r w:rsidR="00440C79">
          <w:rPr>
            <w:noProof/>
            <w:webHidden/>
          </w:rPr>
          <w:fldChar w:fldCharType="begin"/>
        </w:r>
        <w:r w:rsidR="00440C79">
          <w:rPr>
            <w:noProof/>
            <w:webHidden/>
          </w:rPr>
          <w:instrText xml:space="preserve"> PAGEREF _Toc528435696 \h </w:instrText>
        </w:r>
        <w:r w:rsidR="00440C79">
          <w:rPr>
            <w:noProof/>
            <w:webHidden/>
          </w:rPr>
        </w:r>
        <w:r w:rsidR="00440C79">
          <w:rPr>
            <w:noProof/>
            <w:webHidden/>
          </w:rPr>
          <w:fldChar w:fldCharType="separate"/>
        </w:r>
        <w:r w:rsidR="00DA73BF">
          <w:rPr>
            <w:noProof/>
            <w:webHidden/>
          </w:rPr>
          <w:t>4</w:t>
        </w:r>
        <w:r w:rsidR="00440C79">
          <w:rPr>
            <w:noProof/>
            <w:webHidden/>
          </w:rPr>
          <w:fldChar w:fldCharType="end"/>
        </w:r>
      </w:hyperlink>
    </w:p>
    <w:p w14:paraId="77059978" w14:textId="71060394" w:rsidR="00440C79" w:rsidRDefault="007865D8">
      <w:pPr>
        <w:pStyle w:val="TableofFigures"/>
        <w:tabs>
          <w:tab w:val="right" w:leader="dot" w:pos="9350"/>
        </w:tabs>
        <w:rPr>
          <w:rFonts w:eastAsiaTheme="minorEastAsia"/>
          <w:noProof/>
          <w:lang w:eastAsia="en-CA"/>
        </w:rPr>
      </w:pPr>
      <w:hyperlink w:anchor="_Toc528435697" w:history="1">
        <w:r w:rsidR="00440C79" w:rsidRPr="00CB4D69">
          <w:rPr>
            <w:rStyle w:val="Hyperlink"/>
            <w:noProof/>
          </w:rPr>
          <w:t>Figure 2: Outline of the equipment setup</w:t>
        </w:r>
        <w:r w:rsidR="00440C79">
          <w:rPr>
            <w:noProof/>
            <w:webHidden/>
          </w:rPr>
          <w:tab/>
        </w:r>
        <w:r w:rsidR="00440C79">
          <w:rPr>
            <w:noProof/>
            <w:webHidden/>
          </w:rPr>
          <w:fldChar w:fldCharType="begin"/>
        </w:r>
        <w:r w:rsidR="00440C79">
          <w:rPr>
            <w:noProof/>
            <w:webHidden/>
          </w:rPr>
          <w:instrText xml:space="preserve"> PAGEREF _Toc528435697 \h </w:instrText>
        </w:r>
        <w:r w:rsidR="00440C79">
          <w:rPr>
            <w:noProof/>
            <w:webHidden/>
          </w:rPr>
        </w:r>
        <w:r w:rsidR="00440C79">
          <w:rPr>
            <w:noProof/>
            <w:webHidden/>
          </w:rPr>
          <w:fldChar w:fldCharType="separate"/>
        </w:r>
        <w:r w:rsidR="00DA73BF">
          <w:rPr>
            <w:noProof/>
            <w:webHidden/>
          </w:rPr>
          <w:t>6</w:t>
        </w:r>
        <w:r w:rsidR="00440C79">
          <w:rPr>
            <w:noProof/>
            <w:webHidden/>
          </w:rPr>
          <w:fldChar w:fldCharType="end"/>
        </w:r>
      </w:hyperlink>
    </w:p>
    <w:p w14:paraId="2CDD773F" w14:textId="17FBCDD9" w:rsidR="00440C79" w:rsidRDefault="007865D8">
      <w:pPr>
        <w:pStyle w:val="TableofFigures"/>
        <w:tabs>
          <w:tab w:val="right" w:leader="dot" w:pos="9350"/>
        </w:tabs>
        <w:rPr>
          <w:rFonts w:eastAsiaTheme="minorEastAsia"/>
          <w:noProof/>
          <w:lang w:eastAsia="en-CA"/>
        </w:rPr>
      </w:pPr>
      <w:hyperlink w:anchor="_Toc528435698" w:history="1">
        <w:r w:rsidR="00440C79" w:rsidRPr="00CB4D69">
          <w:rPr>
            <w:rStyle w:val="Hyperlink"/>
            <w:noProof/>
          </w:rPr>
          <w:t>Figure 3: Diagram depicting the orientation of the accelerometer in experiment 2</w:t>
        </w:r>
        <w:r w:rsidR="00440C79">
          <w:rPr>
            <w:noProof/>
            <w:webHidden/>
          </w:rPr>
          <w:tab/>
        </w:r>
        <w:r w:rsidR="00440C79">
          <w:rPr>
            <w:noProof/>
            <w:webHidden/>
          </w:rPr>
          <w:fldChar w:fldCharType="begin"/>
        </w:r>
        <w:r w:rsidR="00440C79">
          <w:rPr>
            <w:noProof/>
            <w:webHidden/>
          </w:rPr>
          <w:instrText xml:space="preserve"> PAGEREF _Toc528435698 \h </w:instrText>
        </w:r>
        <w:r w:rsidR="00440C79">
          <w:rPr>
            <w:noProof/>
            <w:webHidden/>
          </w:rPr>
        </w:r>
        <w:r w:rsidR="00440C79">
          <w:rPr>
            <w:noProof/>
            <w:webHidden/>
          </w:rPr>
          <w:fldChar w:fldCharType="separate"/>
        </w:r>
        <w:r w:rsidR="00DA73BF">
          <w:rPr>
            <w:noProof/>
            <w:webHidden/>
          </w:rPr>
          <w:t>7</w:t>
        </w:r>
        <w:r w:rsidR="00440C79">
          <w:rPr>
            <w:noProof/>
            <w:webHidden/>
          </w:rPr>
          <w:fldChar w:fldCharType="end"/>
        </w:r>
      </w:hyperlink>
    </w:p>
    <w:p w14:paraId="47348008" w14:textId="5F6A0F4B" w:rsidR="00440C79" w:rsidRDefault="007865D8">
      <w:pPr>
        <w:pStyle w:val="TableofFigures"/>
        <w:tabs>
          <w:tab w:val="right" w:leader="dot" w:pos="9350"/>
        </w:tabs>
        <w:rPr>
          <w:rFonts w:eastAsiaTheme="minorEastAsia"/>
          <w:noProof/>
          <w:lang w:eastAsia="en-CA"/>
        </w:rPr>
      </w:pPr>
      <w:hyperlink r:id="rId9" w:anchor="_Toc528435699" w:history="1">
        <w:r w:rsidR="00440C79" w:rsidRPr="00CB4D69">
          <w:rPr>
            <w:rStyle w:val="Hyperlink"/>
            <w:noProof/>
          </w:rPr>
          <w:t>Figure 4: Diagram outlining experiment 3 with a 15-degree displacement</w:t>
        </w:r>
        <w:r w:rsidR="00440C79">
          <w:rPr>
            <w:noProof/>
            <w:webHidden/>
          </w:rPr>
          <w:tab/>
        </w:r>
        <w:r w:rsidR="00440C79">
          <w:rPr>
            <w:noProof/>
            <w:webHidden/>
          </w:rPr>
          <w:fldChar w:fldCharType="begin"/>
        </w:r>
        <w:r w:rsidR="00440C79">
          <w:rPr>
            <w:noProof/>
            <w:webHidden/>
          </w:rPr>
          <w:instrText xml:space="preserve"> PAGEREF _Toc528435699 \h </w:instrText>
        </w:r>
        <w:r w:rsidR="00440C79">
          <w:rPr>
            <w:noProof/>
            <w:webHidden/>
          </w:rPr>
        </w:r>
        <w:r w:rsidR="00440C79">
          <w:rPr>
            <w:noProof/>
            <w:webHidden/>
          </w:rPr>
          <w:fldChar w:fldCharType="separate"/>
        </w:r>
        <w:r w:rsidR="00DA73BF">
          <w:rPr>
            <w:noProof/>
            <w:webHidden/>
          </w:rPr>
          <w:t>7</w:t>
        </w:r>
        <w:r w:rsidR="00440C79">
          <w:rPr>
            <w:noProof/>
            <w:webHidden/>
          </w:rPr>
          <w:fldChar w:fldCharType="end"/>
        </w:r>
      </w:hyperlink>
    </w:p>
    <w:p w14:paraId="44208C12" w14:textId="6E3A23AC" w:rsidR="00440C79" w:rsidRDefault="007865D8">
      <w:pPr>
        <w:pStyle w:val="TableofFigures"/>
        <w:tabs>
          <w:tab w:val="right" w:leader="dot" w:pos="9350"/>
        </w:tabs>
        <w:rPr>
          <w:rFonts w:eastAsiaTheme="minorEastAsia"/>
          <w:noProof/>
          <w:lang w:eastAsia="en-CA"/>
        </w:rPr>
      </w:pPr>
      <w:hyperlink w:anchor="_Toc528435700" w:history="1">
        <w:r w:rsidR="00440C79" w:rsidRPr="00CB4D69">
          <w:rPr>
            <w:rStyle w:val="Hyperlink"/>
            <w:noProof/>
          </w:rPr>
          <w:t>Figure 5: Graphical representation of the acceleration experienced by the X, Y and Z axis for a 360-degree rotation</w:t>
        </w:r>
        <w:r w:rsidR="00440C79">
          <w:rPr>
            <w:noProof/>
            <w:webHidden/>
          </w:rPr>
          <w:tab/>
        </w:r>
        <w:r w:rsidR="00440C79">
          <w:rPr>
            <w:noProof/>
            <w:webHidden/>
          </w:rPr>
          <w:fldChar w:fldCharType="begin"/>
        </w:r>
        <w:r w:rsidR="00440C79">
          <w:rPr>
            <w:noProof/>
            <w:webHidden/>
          </w:rPr>
          <w:instrText xml:space="preserve"> PAGEREF _Toc528435700 \h </w:instrText>
        </w:r>
        <w:r w:rsidR="00440C79">
          <w:rPr>
            <w:noProof/>
            <w:webHidden/>
          </w:rPr>
        </w:r>
        <w:r w:rsidR="00440C79">
          <w:rPr>
            <w:noProof/>
            <w:webHidden/>
          </w:rPr>
          <w:fldChar w:fldCharType="separate"/>
        </w:r>
        <w:r w:rsidR="00DA73BF">
          <w:rPr>
            <w:noProof/>
            <w:webHidden/>
          </w:rPr>
          <w:t>8</w:t>
        </w:r>
        <w:r w:rsidR="00440C79">
          <w:rPr>
            <w:noProof/>
            <w:webHidden/>
          </w:rPr>
          <w:fldChar w:fldCharType="end"/>
        </w:r>
      </w:hyperlink>
    </w:p>
    <w:p w14:paraId="2FAA6E39" w14:textId="4A327ED2" w:rsidR="00440C79" w:rsidRDefault="007865D8">
      <w:pPr>
        <w:pStyle w:val="TableofFigures"/>
        <w:tabs>
          <w:tab w:val="right" w:leader="dot" w:pos="9350"/>
        </w:tabs>
        <w:rPr>
          <w:rFonts w:eastAsiaTheme="minorEastAsia"/>
          <w:noProof/>
          <w:lang w:eastAsia="en-CA"/>
        </w:rPr>
      </w:pPr>
      <w:hyperlink w:anchor="_Toc528435701" w:history="1">
        <w:r w:rsidR="00440C79" w:rsidRPr="00CB4D69">
          <w:rPr>
            <w:rStyle w:val="Hyperlink"/>
            <w:noProof/>
          </w:rPr>
          <w:t>Figure 6: Tangential acceleration observed in the X axis with a displacement of 15 and 30 degrees</w:t>
        </w:r>
        <w:r w:rsidR="00440C79">
          <w:rPr>
            <w:noProof/>
            <w:webHidden/>
          </w:rPr>
          <w:tab/>
        </w:r>
        <w:r w:rsidR="00440C79">
          <w:rPr>
            <w:noProof/>
            <w:webHidden/>
          </w:rPr>
          <w:fldChar w:fldCharType="begin"/>
        </w:r>
        <w:r w:rsidR="00440C79">
          <w:rPr>
            <w:noProof/>
            <w:webHidden/>
          </w:rPr>
          <w:instrText xml:space="preserve"> PAGEREF _Toc528435701 \h </w:instrText>
        </w:r>
        <w:r w:rsidR="00440C79">
          <w:rPr>
            <w:noProof/>
            <w:webHidden/>
          </w:rPr>
        </w:r>
        <w:r w:rsidR="00440C79">
          <w:rPr>
            <w:noProof/>
            <w:webHidden/>
          </w:rPr>
          <w:fldChar w:fldCharType="separate"/>
        </w:r>
        <w:r w:rsidR="00DA73BF">
          <w:rPr>
            <w:noProof/>
            <w:webHidden/>
          </w:rPr>
          <w:t>9</w:t>
        </w:r>
        <w:r w:rsidR="00440C79">
          <w:rPr>
            <w:noProof/>
            <w:webHidden/>
          </w:rPr>
          <w:fldChar w:fldCharType="end"/>
        </w:r>
      </w:hyperlink>
    </w:p>
    <w:p w14:paraId="385358D3" w14:textId="1B723F99" w:rsidR="00440C79" w:rsidRDefault="007865D8">
      <w:pPr>
        <w:pStyle w:val="TableofFigures"/>
        <w:tabs>
          <w:tab w:val="right" w:leader="dot" w:pos="9350"/>
        </w:tabs>
        <w:rPr>
          <w:rFonts w:eastAsiaTheme="minorEastAsia"/>
          <w:noProof/>
          <w:lang w:eastAsia="en-CA"/>
        </w:rPr>
      </w:pPr>
      <w:hyperlink w:anchor="_Toc528435702" w:history="1">
        <w:r w:rsidR="00440C79" w:rsidRPr="00CB4D69">
          <w:rPr>
            <w:rStyle w:val="Hyperlink"/>
            <w:noProof/>
          </w:rPr>
          <w:t>Figure 7:Tangential acceleration observed in the Y axis with a displacement of 15 and 30 degrees</w:t>
        </w:r>
        <w:r w:rsidR="00440C79">
          <w:rPr>
            <w:noProof/>
            <w:webHidden/>
          </w:rPr>
          <w:tab/>
        </w:r>
        <w:r w:rsidR="00440C79">
          <w:rPr>
            <w:noProof/>
            <w:webHidden/>
          </w:rPr>
          <w:fldChar w:fldCharType="begin"/>
        </w:r>
        <w:r w:rsidR="00440C79">
          <w:rPr>
            <w:noProof/>
            <w:webHidden/>
          </w:rPr>
          <w:instrText xml:space="preserve"> PAGEREF _Toc528435702 \h </w:instrText>
        </w:r>
        <w:r w:rsidR="00440C79">
          <w:rPr>
            <w:noProof/>
            <w:webHidden/>
          </w:rPr>
        </w:r>
        <w:r w:rsidR="00440C79">
          <w:rPr>
            <w:noProof/>
            <w:webHidden/>
          </w:rPr>
          <w:fldChar w:fldCharType="separate"/>
        </w:r>
        <w:r w:rsidR="00DA73BF">
          <w:rPr>
            <w:noProof/>
            <w:webHidden/>
          </w:rPr>
          <w:t>9</w:t>
        </w:r>
        <w:r w:rsidR="00440C79">
          <w:rPr>
            <w:noProof/>
            <w:webHidden/>
          </w:rPr>
          <w:fldChar w:fldCharType="end"/>
        </w:r>
      </w:hyperlink>
    </w:p>
    <w:p w14:paraId="70836181" w14:textId="2B02783F" w:rsidR="00440C79" w:rsidRDefault="007865D8">
      <w:pPr>
        <w:pStyle w:val="TableofFigures"/>
        <w:tabs>
          <w:tab w:val="right" w:leader="dot" w:pos="9350"/>
        </w:tabs>
        <w:rPr>
          <w:rFonts w:eastAsiaTheme="minorEastAsia"/>
          <w:noProof/>
          <w:lang w:eastAsia="en-CA"/>
        </w:rPr>
      </w:pPr>
      <w:hyperlink w:anchor="_Toc528435703" w:history="1">
        <w:r w:rsidR="00440C79" w:rsidRPr="00CB4D69">
          <w:rPr>
            <w:rStyle w:val="Hyperlink"/>
            <w:noProof/>
          </w:rPr>
          <w:t>Figure 8: Tangential acceleration observed in the Z axis with a displacement of 15 and 30 degrees</w:t>
        </w:r>
        <w:r w:rsidR="00440C79">
          <w:rPr>
            <w:noProof/>
            <w:webHidden/>
          </w:rPr>
          <w:tab/>
        </w:r>
        <w:r w:rsidR="00440C79">
          <w:rPr>
            <w:noProof/>
            <w:webHidden/>
          </w:rPr>
          <w:fldChar w:fldCharType="begin"/>
        </w:r>
        <w:r w:rsidR="00440C79">
          <w:rPr>
            <w:noProof/>
            <w:webHidden/>
          </w:rPr>
          <w:instrText xml:space="preserve"> PAGEREF _Toc528435703 \h </w:instrText>
        </w:r>
        <w:r w:rsidR="00440C79">
          <w:rPr>
            <w:noProof/>
            <w:webHidden/>
          </w:rPr>
        </w:r>
        <w:r w:rsidR="00440C79">
          <w:rPr>
            <w:noProof/>
            <w:webHidden/>
          </w:rPr>
          <w:fldChar w:fldCharType="separate"/>
        </w:r>
        <w:r w:rsidR="00DA73BF">
          <w:rPr>
            <w:noProof/>
            <w:webHidden/>
          </w:rPr>
          <w:t>10</w:t>
        </w:r>
        <w:r w:rsidR="00440C79">
          <w:rPr>
            <w:noProof/>
            <w:webHidden/>
          </w:rPr>
          <w:fldChar w:fldCharType="end"/>
        </w:r>
      </w:hyperlink>
    </w:p>
    <w:p w14:paraId="7B407D4F" w14:textId="5F1F3E40" w:rsidR="00440C79" w:rsidRDefault="007865D8">
      <w:pPr>
        <w:pStyle w:val="TableofFigures"/>
        <w:tabs>
          <w:tab w:val="right" w:leader="dot" w:pos="9350"/>
        </w:tabs>
        <w:rPr>
          <w:rFonts w:eastAsiaTheme="minorEastAsia"/>
          <w:noProof/>
          <w:lang w:eastAsia="en-CA"/>
        </w:rPr>
      </w:pPr>
      <w:hyperlink w:anchor="_Toc528435704" w:history="1">
        <w:r w:rsidR="00440C79" w:rsidRPr="00CB4D69">
          <w:rPr>
            <w:rStyle w:val="Hyperlink"/>
            <w:noProof/>
          </w:rPr>
          <w:t>Figure 9: graphical representation of the true theoretical acceleration applied to each axis</w:t>
        </w:r>
        <w:r w:rsidR="00440C79">
          <w:rPr>
            <w:noProof/>
            <w:webHidden/>
          </w:rPr>
          <w:tab/>
        </w:r>
        <w:r w:rsidR="00440C79">
          <w:rPr>
            <w:noProof/>
            <w:webHidden/>
          </w:rPr>
          <w:fldChar w:fldCharType="begin"/>
        </w:r>
        <w:r w:rsidR="00440C79">
          <w:rPr>
            <w:noProof/>
            <w:webHidden/>
          </w:rPr>
          <w:instrText xml:space="preserve"> PAGEREF _Toc528435704 \h </w:instrText>
        </w:r>
        <w:r w:rsidR="00440C79">
          <w:rPr>
            <w:noProof/>
            <w:webHidden/>
          </w:rPr>
        </w:r>
        <w:r w:rsidR="00440C79">
          <w:rPr>
            <w:noProof/>
            <w:webHidden/>
          </w:rPr>
          <w:fldChar w:fldCharType="separate"/>
        </w:r>
        <w:r w:rsidR="00DA73BF">
          <w:rPr>
            <w:noProof/>
            <w:webHidden/>
          </w:rPr>
          <w:t>12</w:t>
        </w:r>
        <w:r w:rsidR="00440C79">
          <w:rPr>
            <w:noProof/>
            <w:webHidden/>
          </w:rPr>
          <w:fldChar w:fldCharType="end"/>
        </w:r>
      </w:hyperlink>
    </w:p>
    <w:p w14:paraId="67F16624" w14:textId="66013868" w:rsidR="00AB0849" w:rsidRDefault="007C5C94">
      <w:r>
        <w:fldChar w:fldCharType="end"/>
      </w:r>
    </w:p>
    <w:p w14:paraId="069A19BE" w14:textId="1B5AC697" w:rsidR="004C31FF" w:rsidRDefault="004C31FF" w:rsidP="004C31FF">
      <w:pPr>
        <w:pStyle w:val="Heading1"/>
      </w:pPr>
      <w:bookmarkStart w:id="2" w:name="_Toc528436383"/>
      <w:r>
        <w:t>List of Tables</w:t>
      </w:r>
      <w:bookmarkEnd w:id="2"/>
    </w:p>
    <w:p w14:paraId="79B7C5D5" w14:textId="4DC5EB6D" w:rsidR="00DA73BF" w:rsidRDefault="004C31FF">
      <w:pPr>
        <w:pStyle w:val="TableofFigures"/>
        <w:tabs>
          <w:tab w:val="right" w:leader="dot" w:pos="9350"/>
        </w:tabs>
        <w:rPr>
          <w:rFonts w:eastAsiaTheme="minorEastAsia"/>
          <w:noProof/>
          <w:lang w:eastAsia="en-CA"/>
        </w:rPr>
      </w:pPr>
      <w:r>
        <w:fldChar w:fldCharType="begin"/>
      </w:r>
      <w:r>
        <w:instrText xml:space="preserve"> TOC \h \z \c "Table" </w:instrText>
      </w:r>
      <w:r>
        <w:fldChar w:fldCharType="separate"/>
      </w:r>
      <w:hyperlink w:anchor="_Toc528435951" w:history="1">
        <w:r w:rsidR="00DA73BF" w:rsidRPr="00BD0437">
          <w:rPr>
            <w:rStyle w:val="Hyperlink"/>
            <w:noProof/>
          </w:rPr>
          <w:t>Table 1: The mean output voltage of each axis when its normal vector is parallel to gravity</w:t>
        </w:r>
        <w:r w:rsidR="00DA73BF">
          <w:rPr>
            <w:noProof/>
            <w:webHidden/>
          </w:rPr>
          <w:tab/>
        </w:r>
        <w:r w:rsidR="00DA73BF">
          <w:rPr>
            <w:noProof/>
            <w:webHidden/>
          </w:rPr>
          <w:fldChar w:fldCharType="begin"/>
        </w:r>
        <w:r w:rsidR="00DA73BF">
          <w:rPr>
            <w:noProof/>
            <w:webHidden/>
          </w:rPr>
          <w:instrText xml:space="preserve"> PAGEREF _Toc528435951 \h </w:instrText>
        </w:r>
        <w:r w:rsidR="00DA73BF">
          <w:rPr>
            <w:noProof/>
            <w:webHidden/>
          </w:rPr>
        </w:r>
        <w:r w:rsidR="00DA73BF">
          <w:rPr>
            <w:noProof/>
            <w:webHidden/>
          </w:rPr>
          <w:fldChar w:fldCharType="separate"/>
        </w:r>
        <w:r w:rsidR="00DA73BF">
          <w:rPr>
            <w:noProof/>
            <w:webHidden/>
          </w:rPr>
          <w:t>7</w:t>
        </w:r>
        <w:r w:rsidR="00DA73BF">
          <w:rPr>
            <w:noProof/>
            <w:webHidden/>
          </w:rPr>
          <w:fldChar w:fldCharType="end"/>
        </w:r>
      </w:hyperlink>
    </w:p>
    <w:p w14:paraId="1A2D6548" w14:textId="4E5107F4" w:rsidR="00DA73BF" w:rsidRDefault="007865D8">
      <w:pPr>
        <w:pStyle w:val="TableofFigures"/>
        <w:tabs>
          <w:tab w:val="right" w:leader="dot" w:pos="9350"/>
        </w:tabs>
        <w:rPr>
          <w:rFonts w:eastAsiaTheme="minorEastAsia"/>
          <w:noProof/>
          <w:lang w:eastAsia="en-CA"/>
        </w:rPr>
      </w:pPr>
      <w:hyperlink w:anchor="_Toc528435952" w:history="1">
        <w:r w:rsidR="00DA73BF" w:rsidRPr="00BD0437">
          <w:rPr>
            <w:rStyle w:val="Hyperlink"/>
            <w:noProof/>
          </w:rPr>
          <w:t>Table 2: Experimental and Theoretical periods for a pendulum with a displacement of 15 and 30 degrees</w:t>
        </w:r>
        <w:r w:rsidR="00DA73BF">
          <w:rPr>
            <w:noProof/>
            <w:webHidden/>
          </w:rPr>
          <w:tab/>
        </w:r>
        <w:r w:rsidR="00DA73BF">
          <w:rPr>
            <w:noProof/>
            <w:webHidden/>
          </w:rPr>
          <w:fldChar w:fldCharType="begin"/>
        </w:r>
        <w:r w:rsidR="00DA73BF">
          <w:rPr>
            <w:noProof/>
            <w:webHidden/>
          </w:rPr>
          <w:instrText xml:space="preserve"> PAGEREF _Toc528435952 \h </w:instrText>
        </w:r>
        <w:r w:rsidR="00DA73BF">
          <w:rPr>
            <w:noProof/>
            <w:webHidden/>
          </w:rPr>
        </w:r>
        <w:r w:rsidR="00DA73BF">
          <w:rPr>
            <w:noProof/>
            <w:webHidden/>
          </w:rPr>
          <w:fldChar w:fldCharType="separate"/>
        </w:r>
        <w:r w:rsidR="00DA73BF">
          <w:rPr>
            <w:noProof/>
            <w:webHidden/>
          </w:rPr>
          <w:t>10</w:t>
        </w:r>
        <w:r w:rsidR="00DA73BF">
          <w:rPr>
            <w:noProof/>
            <w:webHidden/>
          </w:rPr>
          <w:fldChar w:fldCharType="end"/>
        </w:r>
      </w:hyperlink>
    </w:p>
    <w:p w14:paraId="5A934868" w14:textId="5AA0E0F7" w:rsidR="00DA73BF" w:rsidRDefault="007865D8">
      <w:pPr>
        <w:pStyle w:val="TableofFigures"/>
        <w:tabs>
          <w:tab w:val="right" w:leader="dot" w:pos="9350"/>
        </w:tabs>
        <w:rPr>
          <w:rFonts w:eastAsiaTheme="minorEastAsia"/>
          <w:noProof/>
          <w:lang w:eastAsia="en-CA"/>
        </w:rPr>
      </w:pPr>
      <w:hyperlink w:anchor="_Toc528435953" w:history="1">
        <w:r w:rsidR="00DA73BF" w:rsidRPr="00BD0437">
          <w:rPr>
            <w:rStyle w:val="Hyperlink"/>
            <w:noProof/>
          </w:rPr>
          <w:t>Table 3: Theoretical output voltages when 1 g of acceleration is applied to each axis and the zero gravitational bias level</w:t>
        </w:r>
        <w:r w:rsidR="00DA73BF">
          <w:rPr>
            <w:noProof/>
            <w:webHidden/>
          </w:rPr>
          <w:tab/>
        </w:r>
        <w:r w:rsidR="00DA73BF">
          <w:rPr>
            <w:noProof/>
            <w:webHidden/>
          </w:rPr>
          <w:fldChar w:fldCharType="begin"/>
        </w:r>
        <w:r w:rsidR="00DA73BF">
          <w:rPr>
            <w:noProof/>
            <w:webHidden/>
          </w:rPr>
          <w:instrText xml:space="preserve"> PAGEREF _Toc528435953 \h </w:instrText>
        </w:r>
        <w:r w:rsidR="00DA73BF">
          <w:rPr>
            <w:noProof/>
            <w:webHidden/>
          </w:rPr>
        </w:r>
        <w:r w:rsidR="00DA73BF">
          <w:rPr>
            <w:noProof/>
            <w:webHidden/>
          </w:rPr>
          <w:fldChar w:fldCharType="separate"/>
        </w:r>
        <w:r w:rsidR="00DA73BF">
          <w:rPr>
            <w:noProof/>
            <w:webHidden/>
          </w:rPr>
          <w:t>11</w:t>
        </w:r>
        <w:r w:rsidR="00DA73BF">
          <w:rPr>
            <w:noProof/>
            <w:webHidden/>
          </w:rPr>
          <w:fldChar w:fldCharType="end"/>
        </w:r>
      </w:hyperlink>
    </w:p>
    <w:p w14:paraId="5F4DA209" w14:textId="74920F9C" w:rsidR="00DA73BF" w:rsidRDefault="007865D8">
      <w:pPr>
        <w:pStyle w:val="TableofFigures"/>
        <w:tabs>
          <w:tab w:val="right" w:leader="dot" w:pos="9350"/>
        </w:tabs>
        <w:rPr>
          <w:rFonts w:eastAsiaTheme="minorEastAsia"/>
          <w:noProof/>
          <w:lang w:eastAsia="en-CA"/>
        </w:rPr>
      </w:pPr>
      <w:hyperlink w:anchor="_Toc528435954" w:history="1">
        <w:r w:rsidR="00DA73BF" w:rsidRPr="00BD0437">
          <w:rPr>
            <w:rStyle w:val="Hyperlink"/>
            <w:noProof/>
          </w:rPr>
          <w:t>Table 4: ADXL 335 specifications</w:t>
        </w:r>
        <w:r w:rsidR="00DA73BF">
          <w:rPr>
            <w:noProof/>
            <w:webHidden/>
          </w:rPr>
          <w:tab/>
        </w:r>
        <w:r w:rsidR="00DA73BF">
          <w:rPr>
            <w:noProof/>
            <w:webHidden/>
          </w:rPr>
          <w:fldChar w:fldCharType="begin"/>
        </w:r>
        <w:r w:rsidR="00DA73BF">
          <w:rPr>
            <w:noProof/>
            <w:webHidden/>
          </w:rPr>
          <w:instrText xml:space="preserve"> PAGEREF _Toc528435954 \h </w:instrText>
        </w:r>
        <w:r w:rsidR="00DA73BF">
          <w:rPr>
            <w:noProof/>
            <w:webHidden/>
          </w:rPr>
        </w:r>
        <w:r w:rsidR="00DA73BF">
          <w:rPr>
            <w:noProof/>
            <w:webHidden/>
          </w:rPr>
          <w:fldChar w:fldCharType="separate"/>
        </w:r>
        <w:r w:rsidR="00DA73BF">
          <w:rPr>
            <w:noProof/>
            <w:webHidden/>
          </w:rPr>
          <w:t>15</w:t>
        </w:r>
        <w:r w:rsidR="00DA73BF">
          <w:rPr>
            <w:noProof/>
            <w:webHidden/>
          </w:rPr>
          <w:fldChar w:fldCharType="end"/>
        </w:r>
      </w:hyperlink>
    </w:p>
    <w:p w14:paraId="628815DE" w14:textId="0055E17A" w:rsidR="00AB0849" w:rsidRDefault="004C31FF">
      <w:r>
        <w:fldChar w:fldCharType="end"/>
      </w:r>
    </w:p>
    <w:p w14:paraId="537FC6A4" w14:textId="67F46109" w:rsidR="00AB0849" w:rsidRDefault="00AB0849"/>
    <w:p w14:paraId="253B7FD8" w14:textId="76A458AF" w:rsidR="00AB0849" w:rsidRDefault="00AB0849"/>
    <w:p w14:paraId="19EB1BE6" w14:textId="6B9A16CD" w:rsidR="00AB0849" w:rsidRDefault="00AB0849"/>
    <w:p w14:paraId="1169A4EC" w14:textId="1CE89B52" w:rsidR="00AB0849" w:rsidRDefault="00AB0849"/>
    <w:p w14:paraId="229B6B5D" w14:textId="3F7288B5" w:rsidR="00AB0849" w:rsidRDefault="00AB0849"/>
    <w:p w14:paraId="68AD4E89" w14:textId="29C92045" w:rsidR="00AB0849" w:rsidRDefault="00AB0849"/>
    <w:p w14:paraId="23E7CECF" w14:textId="57C8CA74" w:rsidR="00DA73BF" w:rsidRDefault="00DA73BF"/>
    <w:p w14:paraId="4D0BA5C6" w14:textId="23CA47DD" w:rsidR="00DA73BF" w:rsidRDefault="00DA73BF"/>
    <w:p w14:paraId="2233B317" w14:textId="0335FFD6" w:rsidR="00DA73BF" w:rsidRDefault="00DA73BF"/>
    <w:p w14:paraId="49A47302" w14:textId="1C569A31" w:rsidR="00DA73BF" w:rsidRDefault="00DA73BF"/>
    <w:p w14:paraId="41660DFC" w14:textId="40098335" w:rsidR="00DA73BF" w:rsidRDefault="00DA73BF"/>
    <w:p w14:paraId="47FB58F4" w14:textId="0A22AD56" w:rsidR="00DA73BF" w:rsidRDefault="00DA73BF"/>
    <w:p w14:paraId="6F606946" w14:textId="735C38C1" w:rsidR="00DA73BF" w:rsidRDefault="00DA73BF"/>
    <w:p w14:paraId="33FA322F" w14:textId="4A557201" w:rsidR="00DA73BF" w:rsidRDefault="00DA73BF"/>
    <w:p w14:paraId="4B0364BB" w14:textId="00500FD1" w:rsidR="00DA73BF" w:rsidRDefault="00DA73BF"/>
    <w:p w14:paraId="1A7B8538" w14:textId="17ACCF7D" w:rsidR="00DA73BF" w:rsidRDefault="00DA73BF"/>
    <w:p w14:paraId="50980817" w14:textId="77777777" w:rsidR="00DA73BF" w:rsidRDefault="00DA73BF"/>
    <w:p w14:paraId="5A227C3A" w14:textId="00076093" w:rsidR="00AB0849" w:rsidRDefault="00AB0849" w:rsidP="00AB0849">
      <w:pPr>
        <w:pStyle w:val="Heading1"/>
        <w:numPr>
          <w:ilvl w:val="0"/>
          <w:numId w:val="1"/>
        </w:numPr>
      </w:pPr>
      <w:bookmarkStart w:id="3" w:name="_Toc528436384"/>
      <w:r>
        <w:lastRenderedPageBreak/>
        <w:t>Introduction</w:t>
      </w:r>
      <w:bookmarkEnd w:id="3"/>
    </w:p>
    <w:p w14:paraId="7D81C987" w14:textId="7D9DA999" w:rsidR="00AB0849" w:rsidRDefault="00AB0849" w:rsidP="00AB0849">
      <w:pPr>
        <w:pStyle w:val="Heading2"/>
      </w:pPr>
      <w:bookmarkStart w:id="4" w:name="_Toc528436385"/>
      <w:r>
        <w:t>1.1</w:t>
      </w:r>
      <w:r w:rsidR="00677DF7">
        <w:t xml:space="preserve">: </w:t>
      </w:r>
      <w:r>
        <w:t>Theory</w:t>
      </w:r>
      <w:bookmarkEnd w:id="4"/>
    </w:p>
    <w:p w14:paraId="0A62EA30" w14:textId="0A61E213" w:rsidR="00AB0849" w:rsidRDefault="00677DF7" w:rsidP="00AB0849">
      <w:r>
        <w:t>The AD</w:t>
      </w:r>
      <w:r w:rsidR="00BB1C5C">
        <w:t>X</w:t>
      </w:r>
      <w:r>
        <w:t>L</w:t>
      </w:r>
      <w:r w:rsidR="00BB1C5C">
        <w:t>335</w:t>
      </w:r>
      <w:r>
        <w:t xml:space="preserve"> accelerometer is a device used to measure accelerations in a triaxial plane. Th</w:t>
      </w:r>
      <w:r w:rsidR="006D0DFC">
        <w:t>is</w:t>
      </w:r>
      <w:r>
        <w:t xml:space="preserve"> product detects changes in acceleration with a minimum full-scale range of </w:t>
      </w:r>
      <w:r>
        <w:rPr>
          <w:rFonts w:cstheme="minorHAnsi"/>
        </w:rPr>
        <w:t>±</w:t>
      </w:r>
      <w:r>
        <w:t xml:space="preserve">3 g. It is capable of detecting changes in static acceleration in tilt-sensing situations, as well as dynamic accelerations such as changes in motion, shock or vibration. The device is composed of a polysilicon surface that is suspended over a silicon wafer using polysilicon springs. As </w:t>
      </w:r>
      <w:r w:rsidR="006D0DFC">
        <w:t>the device is accelerated,</w:t>
      </w:r>
      <w:r>
        <w:t xml:space="preserve"> the structure </w:t>
      </w:r>
      <w:r w:rsidR="007B5180">
        <w:t xml:space="preserve">deflects. This </w:t>
      </w:r>
      <w:r>
        <w:t xml:space="preserve">deflection is </w:t>
      </w:r>
      <w:r w:rsidR="007B5180">
        <w:t xml:space="preserve">then </w:t>
      </w:r>
      <w:r>
        <w:t xml:space="preserve">measured using a differential capacitor. The capacitor consists of a fixed plate and a motional plate that is attached to a mass. As the structure deflects with applied forces the differential capacitor shifts out of balance altering the output voltage. The structure of the differential capacitor can be seen in </w:t>
      </w:r>
      <w:r>
        <w:fldChar w:fldCharType="begin"/>
      </w:r>
      <w:r>
        <w:instrText xml:space="preserve"> REF _Ref528263155 \h </w:instrText>
      </w:r>
      <w:r>
        <w:fldChar w:fldCharType="separate"/>
      </w:r>
      <w:r>
        <w:t xml:space="preserve">Figure </w:t>
      </w:r>
      <w:r>
        <w:rPr>
          <w:noProof/>
        </w:rPr>
        <w:t>1</w:t>
      </w:r>
      <w:r>
        <w:fldChar w:fldCharType="end"/>
      </w:r>
      <w:r>
        <w:t>.</w:t>
      </w:r>
    </w:p>
    <w:p w14:paraId="4C4F054B" w14:textId="77777777" w:rsidR="00677DF7" w:rsidRDefault="00677DF7" w:rsidP="00677DF7">
      <w:pPr>
        <w:jc w:val="center"/>
        <w:rPr>
          <w:noProof/>
        </w:rPr>
      </w:pPr>
    </w:p>
    <w:p w14:paraId="370CC845" w14:textId="77777777" w:rsidR="00677DF7" w:rsidRDefault="00677DF7" w:rsidP="00677DF7">
      <w:pPr>
        <w:keepNext/>
        <w:jc w:val="center"/>
      </w:pPr>
      <w:r>
        <w:rPr>
          <w:noProof/>
        </w:rPr>
        <w:drawing>
          <wp:inline distT="0" distB="0" distL="0" distR="0" wp14:anchorId="46155615" wp14:editId="0C7C2861">
            <wp:extent cx="3704714" cy="171004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250" t="2611" r="1260" b="3383"/>
                    <a:stretch/>
                  </pic:blipFill>
                  <pic:spPr bwMode="auto">
                    <a:xfrm>
                      <a:off x="0" y="0"/>
                      <a:ext cx="3705097" cy="1710224"/>
                    </a:xfrm>
                    <a:prstGeom prst="rect">
                      <a:avLst/>
                    </a:prstGeom>
                    <a:ln>
                      <a:noFill/>
                    </a:ln>
                    <a:extLst>
                      <a:ext uri="{53640926-AAD7-44D8-BBD7-CCE9431645EC}">
                        <a14:shadowObscured xmlns:a14="http://schemas.microsoft.com/office/drawing/2010/main"/>
                      </a:ext>
                    </a:extLst>
                  </pic:spPr>
                </pic:pic>
              </a:graphicData>
            </a:graphic>
          </wp:inline>
        </w:drawing>
      </w:r>
    </w:p>
    <w:p w14:paraId="10715FF2" w14:textId="58E6AEAE" w:rsidR="00677DF7" w:rsidRDefault="00677DF7" w:rsidP="00677DF7">
      <w:pPr>
        <w:pStyle w:val="Caption"/>
        <w:jc w:val="center"/>
      </w:pPr>
      <w:bookmarkStart w:id="5" w:name="_Ref528263155"/>
      <w:bookmarkStart w:id="6" w:name="_Toc528435696"/>
      <w:r>
        <w:t xml:space="preserve">Figure </w:t>
      </w:r>
      <w:r w:rsidR="00F13F39">
        <w:rPr>
          <w:noProof/>
        </w:rPr>
        <w:fldChar w:fldCharType="begin"/>
      </w:r>
      <w:r w:rsidR="00F13F39">
        <w:rPr>
          <w:noProof/>
        </w:rPr>
        <w:instrText xml:space="preserve"> SEQ Figure \* ARABIC </w:instrText>
      </w:r>
      <w:r w:rsidR="00F13F39">
        <w:rPr>
          <w:noProof/>
        </w:rPr>
        <w:fldChar w:fldCharType="separate"/>
      </w:r>
      <w:r w:rsidR="00925943">
        <w:rPr>
          <w:noProof/>
        </w:rPr>
        <w:t>1</w:t>
      </w:r>
      <w:r w:rsidR="00F13F39">
        <w:rPr>
          <w:noProof/>
        </w:rPr>
        <w:fldChar w:fldCharType="end"/>
      </w:r>
      <w:bookmarkEnd w:id="5"/>
      <w:r>
        <w:t>: Structure of the differential capacitor used in the ADXL 335 accelerometer</w:t>
      </w:r>
      <w:bookmarkEnd w:id="6"/>
      <w:r w:rsidR="00CD66B0">
        <w:t xml:space="preserve"> </w:t>
      </w:r>
      <w:r w:rsidR="00CD66B0">
        <w:fldChar w:fldCharType="begin"/>
      </w:r>
      <w:r w:rsidR="00DF5BA0">
        <w:instrText xml:space="preserve"> ADDIN ZOTERO_ITEM CSL_CITATION {"citationID":"MfMnM9Sm","properties":{"formattedCitation":"[1]","plainCitation":"[1]","noteIndex":0},"citationItems":[{"id":189,"uris":["http://zotero.org/users/local/jhBR0glI/items/R6L92QPK"],"uri":["http://zotero.org/users/local/jhBR0glI/items/R6L92QPK"],"itemData":{"id":189,"type":"webpage","title":"ELEC344_Lab2Exercise_F2018 - ELEC 344 - Sensors and Actuators F18","URL":"https://onq.queensu.ca/d2l/le/content/233788/fullscreen/1484120/View","accessed":{"date-parts":[["2018",10,27]]}}}],"schema":"https://github.com/citation-style-language/schema/raw/master/csl-citation.json"} </w:instrText>
      </w:r>
      <w:r w:rsidR="00CD66B0">
        <w:fldChar w:fldCharType="separate"/>
      </w:r>
      <w:r w:rsidR="00DF5BA0" w:rsidRPr="00DF5BA0">
        <w:rPr>
          <w:rFonts w:ascii="Calibri" w:hAnsi="Calibri"/>
        </w:rPr>
        <w:t>[1]</w:t>
      </w:r>
      <w:r w:rsidR="00CD66B0">
        <w:fldChar w:fldCharType="end"/>
      </w:r>
    </w:p>
    <w:p w14:paraId="3E546ECB" w14:textId="19589EB9" w:rsidR="002E09DE" w:rsidRDefault="005A7FCB" w:rsidP="005A7FCB">
      <w:r>
        <w:t>The output voltage that is observed for all three directions is dependant on gravity.</w:t>
      </w:r>
      <w:r w:rsidR="002E09DE">
        <w:t xml:space="preserve"> Therefore, the relationship between the gravit</w:t>
      </w:r>
      <w:r w:rsidR="003A32B1">
        <w:t>ational acceleration that is</w:t>
      </w:r>
      <w:r w:rsidR="002E09DE">
        <w:t xml:space="preserve"> applied to the device and the </w:t>
      </w:r>
      <w:r w:rsidR="00751F7A">
        <w:t xml:space="preserve">outputted </w:t>
      </w:r>
      <w:r w:rsidR="002E09DE">
        <w:t xml:space="preserve">tangential acceleration </w:t>
      </w:r>
      <w:r w:rsidR="00751F7A">
        <w:t xml:space="preserve">observed </w:t>
      </w:r>
      <w:r w:rsidR="002E09DE">
        <w:t xml:space="preserve">can be seen in Equation (1). </w:t>
      </w:r>
    </w:p>
    <w:p w14:paraId="73E510CD" w14:textId="55562192" w:rsidR="002E09DE" w:rsidRDefault="007865D8" w:rsidP="005A7FCB">
      <w:pPr>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m:t>
        </m:r>
        <m:d>
          <m:dPr>
            <m:ctrlPr>
              <w:rPr>
                <w:rFonts w:ascii="Cambria Math" w:hAnsi="Cambria Math"/>
                <w:i/>
              </w:rPr>
            </m:ctrlPr>
          </m:dPr>
          <m:e>
            <m:f>
              <m:fPr>
                <m:ctrlPr>
                  <w:rPr>
                    <w:rFonts w:ascii="Cambria Math" w:hAnsi="Cambria Math"/>
                    <w:i/>
                  </w:rPr>
                </m:ctrlPr>
              </m:fPr>
              <m:num>
                <m:r>
                  <w:rPr>
                    <w:rFonts w:ascii="Cambria Math" w:hAnsi="Cambria Math"/>
                  </w:rPr>
                  <m:t>g</m:t>
                </m:r>
              </m:num>
              <m:den>
                <m:r>
                  <w:rPr>
                    <w:rFonts w:ascii="Cambria Math" w:hAnsi="Cambria Math"/>
                  </w:rPr>
                  <m:t>L</m:t>
                </m:r>
              </m:den>
            </m:f>
          </m:e>
        </m:d>
        <m:r>
          <w:rPr>
            <w:rFonts w:ascii="Cambria Math" w:hAnsi="Cambria Math"/>
          </w:rPr>
          <m:t>s</m:t>
        </m:r>
      </m:oMath>
      <w:r w:rsidR="002E09DE">
        <w:rPr>
          <w:rFonts w:eastAsiaTheme="minorEastAsia"/>
        </w:rPr>
        <w:tab/>
      </w:r>
      <w:r w:rsidR="002E09DE">
        <w:rPr>
          <w:rFonts w:eastAsiaTheme="minorEastAsia"/>
        </w:rPr>
        <w:tab/>
      </w:r>
      <w:r w:rsidR="002E09DE">
        <w:rPr>
          <w:rFonts w:eastAsiaTheme="minorEastAsia"/>
        </w:rPr>
        <w:tab/>
      </w:r>
      <w:r w:rsidR="002E09DE">
        <w:rPr>
          <w:rFonts w:eastAsiaTheme="minorEastAsia"/>
        </w:rPr>
        <w:tab/>
      </w:r>
      <w:r w:rsidR="002E09DE">
        <w:rPr>
          <w:rFonts w:eastAsiaTheme="minorEastAsia"/>
        </w:rPr>
        <w:tab/>
      </w:r>
      <w:r w:rsidR="002E09DE">
        <w:rPr>
          <w:rFonts w:eastAsiaTheme="minorEastAsia"/>
        </w:rPr>
        <w:tab/>
      </w:r>
      <w:r w:rsidR="002E09DE">
        <w:rPr>
          <w:rFonts w:eastAsiaTheme="minorEastAsia"/>
        </w:rPr>
        <w:tab/>
      </w:r>
      <w:r w:rsidR="002E09DE">
        <w:rPr>
          <w:rFonts w:eastAsiaTheme="minorEastAsia"/>
        </w:rPr>
        <w:tab/>
      </w:r>
      <w:r w:rsidR="002E09DE">
        <w:rPr>
          <w:rFonts w:eastAsiaTheme="minorEastAsia"/>
        </w:rPr>
        <w:tab/>
        <w:t>Equation (1)</w:t>
      </w:r>
    </w:p>
    <w:p w14:paraId="6452C00B" w14:textId="0FA88C4F" w:rsidR="002E09DE" w:rsidRPr="002E09DE" w:rsidRDefault="002E09DE" w:rsidP="005A7FCB">
      <w:r>
        <w:t xml:space="preserve">Wher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represents tangential acceleration measured in g’s. L represents the length of the pendulum</w:t>
      </w:r>
      <w:r w:rsidR="00751F7A">
        <w:rPr>
          <w:rFonts w:eastAsiaTheme="minorEastAsia"/>
        </w:rPr>
        <w:t xml:space="preserve"> measured in meters</w:t>
      </w:r>
      <w:r>
        <w:rPr>
          <w:rFonts w:eastAsiaTheme="minorEastAsia"/>
        </w:rPr>
        <w:t>, and s is the pendulum’s displacement</w:t>
      </w:r>
      <w:r w:rsidR="00751F7A">
        <w:rPr>
          <w:rFonts w:eastAsiaTheme="minorEastAsia"/>
        </w:rPr>
        <w:t xml:space="preserve"> measured in meters</w:t>
      </w:r>
      <w:r>
        <w:rPr>
          <w:rFonts w:eastAsiaTheme="minorEastAsia"/>
        </w:rPr>
        <w:t xml:space="preserve">. </w:t>
      </w:r>
    </w:p>
    <w:p w14:paraId="5F2C63FC" w14:textId="6A852700" w:rsidR="005A7FCB" w:rsidRDefault="002E09DE" w:rsidP="005A7FCB">
      <w:r>
        <w:t>Therefore,</w:t>
      </w:r>
      <w:r w:rsidR="005A7FCB">
        <w:t xml:space="preserve"> to properly assess the effectiveness of the devices the output voltage </w:t>
      </w:r>
      <w:r>
        <w:t>must</w:t>
      </w:r>
      <w:r w:rsidR="005A7FCB">
        <w:t xml:space="preserve"> be converted to g’s using Equation </w:t>
      </w:r>
      <w:r>
        <w:t>2</w:t>
      </w:r>
      <w:r w:rsidR="00ED243F">
        <w:t xml:space="preserve">. </w:t>
      </w:r>
    </w:p>
    <w:p w14:paraId="450491B0" w14:textId="25FA8959" w:rsidR="005A7FCB" w:rsidRDefault="005A7FCB" w:rsidP="005A7FCB">
      <w:pPr>
        <w:rPr>
          <w:rFonts w:eastAsiaTheme="minorEastAsia"/>
        </w:rPr>
      </w:pPr>
      <m:oMath>
        <m:r>
          <w:rPr>
            <w:rFonts w:ascii="Cambria Math" w:hAnsi="Cambria Math"/>
          </w:rPr>
          <m:t>acceleration=</m:t>
        </m:r>
        <m:f>
          <m:fPr>
            <m:ctrlPr>
              <w:rPr>
                <w:rFonts w:ascii="Cambria Math" w:hAnsi="Cambria Math"/>
                <w:i/>
              </w:rPr>
            </m:ctrlPr>
          </m:fPr>
          <m:num>
            <m:r>
              <w:rPr>
                <w:rFonts w:ascii="Cambria Math" w:hAnsi="Cambria Math"/>
              </w:rPr>
              <m:t>(output voltage-bias level)</m:t>
            </m:r>
          </m:num>
          <m:den>
            <m:r>
              <w:rPr>
                <w:rFonts w:ascii="Cambria Math" w:hAnsi="Cambria Math"/>
              </w:rPr>
              <m:t>sensitivity</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Equation (</w:t>
      </w:r>
      <w:r w:rsidR="002E09DE">
        <w:rPr>
          <w:rFonts w:eastAsiaTheme="minorEastAsia"/>
        </w:rPr>
        <w:t>2</w:t>
      </w:r>
      <w:r>
        <w:rPr>
          <w:rFonts w:eastAsiaTheme="minorEastAsia"/>
        </w:rPr>
        <w:t>)</w:t>
      </w:r>
    </w:p>
    <w:p w14:paraId="2F83B48E" w14:textId="0B9A4765" w:rsidR="005A7FCB" w:rsidRDefault="005A7FCB" w:rsidP="005A7FCB">
      <w:pPr>
        <w:rPr>
          <w:rFonts w:eastAsiaTheme="minorEastAsia"/>
        </w:rPr>
      </w:pPr>
      <w:r>
        <w:rPr>
          <w:rFonts w:eastAsiaTheme="minorEastAsia"/>
        </w:rPr>
        <w:t xml:space="preserve">Where output voltage is measured in volts, bias level is measured in volts and sensitivity is measured in volts/g. Therefore, the acceleration is dependant on gravity. </w:t>
      </w:r>
    </w:p>
    <w:p w14:paraId="2D8044F9" w14:textId="3E924216" w:rsidR="005A7FCB" w:rsidRDefault="002E09DE" w:rsidP="005A7FCB">
      <w:pPr>
        <w:rPr>
          <w:rFonts w:eastAsiaTheme="minorEastAsia"/>
        </w:rPr>
      </w:pPr>
      <w:r>
        <w:rPr>
          <w:rFonts w:eastAsiaTheme="minorEastAsia"/>
        </w:rPr>
        <w:t>Furthermore, in using the accelerometer in tangential applications</w:t>
      </w:r>
      <w:r w:rsidR="00F54FE5">
        <w:rPr>
          <w:rFonts w:eastAsiaTheme="minorEastAsia"/>
        </w:rPr>
        <w:t xml:space="preserve"> the </w:t>
      </w:r>
      <w:r>
        <w:rPr>
          <w:rFonts w:eastAsiaTheme="minorEastAsia"/>
        </w:rPr>
        <w:t xml:space="preserve">relationship of the period observed </w:t>
      </w:r>
      <w:r w:rsidR="00F54FE5">
        <w:rPr>
          <w:rFonts w:eastAsiaTheme="minorEastAsia"/>
        </w:rPr>
        <w:t xml:space="preserve">and the gravity applied to the system can be seen in Equation (3). </w:t>
      </w:r>
    </w:p>
    <w:p w14:paraId="0BFE2EBF" w14:textId="60EBE192" w:rsidR="00F54FE5" w:rsidRDefault="00F54FE5" w:rsidP="005A7FCB">
      <w:pPr>
        <w:rPr>
          <w:rFonts w:eastAsiaTheme="minorEastAsia"/>
        </w:rPr>
      </w:pPr>
      <m:oMath>
        <m:r>
          <w:rPr>
            <w:rFonts w:ascii="Cambria Math" w:eastAsiaTheme="minorEastAsia" w:hAnsi="Cambria Math"/>
          </w:rPr>
          <m:t>T=2Π</m:t>
        </m:r>
        <m:rad>
          <m:radPr>
            <m:degHide m:val="1"/>
            <m:ctrlPr>
              <w:rPr>
                <w:rFonts w:ascii="Cambria Math" w:eastAsiaTheme="minorEastAsia" w:hAnsi="Cambria Math"/>
                <w:i/>
              </w:rPr>
            </m:ctrlPr>
          </m:radPr>
          <m:deg/>
          <m:e>
            <m:r>
              <w:rPr>
                <w:rFonts w:ascii="Cambria Math" w:eastAsiaTheme="minorEastAsia" w:hAnsi="Cambria Math"/>
              </w:rPr>
              <m:t>L/g</m:t>
            </m:r>
          </m:e>
        </m:rad>
      </m:oMath>
      <w:r>
        <w:rPr>
          <w:rFonts w:eastAsiaTheme="minorEastAsia"/>
        </w:rPr>
        <w:t xml:space="preserve"> </w:t>
      </w:r>
    </w:p>
    <w:p w14:paraId="66955A01" w14:textId="799DDE40" w:rsidR="005A7FCB" w:rsidRPr="00F54FE5" w:rsidRDefault="00F54FE5" w:rsidP="005A7FCB">
      <w:pPr>
        <w:rPr>
          <w:rFonts w:eastAsiaTheme="minorEastAsia"/>
        </w:rPr>
      </w:pPr>
      <w:r>
        <w:rPr>
          <w:rFonts w:eastAsiaTheme="minorEastAsia"/>
        </w:rPr>
        <w:lastRenderedPageBreak/>
        <w:t xml:space="preserve">Where T represents the period of the pendulum measured in seconds. </w:t>
      </w:r>
    </w:p>
    <w:p w14:paraId="6D2649D2" w14:textId="77E0D808" w:rsidR="00677DF7" w:rsidRDefault="00677DF7" w:rsidP="00677DF7">
      <w:pPr>
        <w:pStyle w:val="Heading2"/>
      </w:pPr>
      <w:bookmarkStart w:id="7" w:name="_Toc528436386"/>
      <w:r>
        <w:t>1.2: Literature Values</w:t>
      </w:r>
      <w:bookmarkEnd w:id="7"/>
    </w:p>
    <w:p w14:paraId="07CC935C" w14:textId="11B985DE" w:rsidR="00677DF7" w:rsidRPr="00F54FE5" w:rsidRDefault="00F54FE5" w:rsidP="00677DF7">
      <w:pPr>
        <w:rPr>
          <w:highlight w:val="yellow"/>
        </w:rPr>
      </w:pPr>
      <w:r>
        <w:t>The values that were considered during the analysis of the AD</w:t>
      </w:r>
      <w:r w:rsidR="002743EA">
        <w:t>X</w:t>
      </w:r>
      <w:r>
        <w:t>L</w:t>
      </w:r>
      <w:r w:rsidR="009909B4">
        <w:t>335</w:t>
      </w:r>
      <w:r>
        <w:t xml:space="preserve"> </w:t>
      </w:r>
      <w:r w:rsidR="009909B4">
        <w:t>A</w:t>
      </w:r>
      <w:r>
        <w:t>ccelerometer include</w:t>
      </w:r>
      <w:r w:rsidR="004814E1">
        <w:t>;</w:t>
      </w:r>
      <w:r>
        <w:t xml:space="preserve"> the standard operating voltage range, zero gravitational bias level and the sensitivity level. The standard operating voltage range for the accelerometer is 1.8V to 3.6V. However, the supply voltage fed to the device was a 5V source. Due to this change, all other values were assumed to be maxima. Therefore, the zero gravitational bias level was assumed to be 1.65V and 1.8V for the X, Y axis and Z axis respectively</w:t>
      </w:r>
      <w:r w:rsidR="00C7583A">
        <w:t xml:space="preserve">. </w:t>
      </w:r>
      <w:r w:rsidR="003129E4">
        <w:t xml:space="preserve">The </w:t>
      </w:r>
      <w:r>
        <w:t xml:space="preserve">sensitivity level </w:t>
      </w:r>
      <w:r w:rsidR="003129E4">
        <w:t xml:space="preserve">was determined to </w:t>
      </w:r>
      <w:r>
        <w:t xml:space="preserve">equal 0.33V/g. A summary of all additional operating parameters can be found </w:t>
      </w:r>
      <w:r w:rsidRPr="00F54FE5">
        <w:t>in Appendix A.</w:t>
      </w:r>
    </w:p>
    <w:p w14:paraId="38933243" w14:textId="05802815" w:rsidR="00677DF7" w:rsidRDefault="00677DF7" w:rsidP="00677DF7">
      <w:pPr>
        <w:pStyle w:val="Heading2"/>
      </w:pPr>
      <w:bookmarkStart w:id="8" w:name="_Toc528436387"/>
      <w:r>
        <w:t>1.3: Limitations</w:t>
      </w:r>
      <w:bookmarkEnd w:id="8"/>
    </w:p>
    <w:p w14:paraId="730B845F" w14:textId="735FB7AD" w:rsidR="00677DF7" w:rsidRDefault="00F54FE5" w:rsidP="00677DF7">
      <w:r>
        <w:t xml:space="preserve">The limitations of the lab report include equipment issues, spacing constraints and likelihood for human error. In testing the tangential response of the </w:t>
      </w:r>
      <w:r w:rsidR="00373474">
        <w:t>accelerometer,</w:t>
      </w:r>
      <w:r>
        <w:t xml:space="preserve"> a clamp was used to hold </w:t>
      </w:r>
      <w:r w:rsidR="00373474">
        <w:t xml:space="preserve">the accelerometer in place. However, this allowed for minimal movement of the device, preventing that ability of the accelerometer to act as pendulum. Therefore, the clamp had to be loosened, which allowed for accelerations to occur in orthogonal planes and increased the risk of human error. Furthermore, a large space should be used to conduct this experiment as </w:t>
      </w:r>
      <w:r w:rsidR="00231EF4">
        <w:t xml:space="preserve">a 1m radium is required to conduct the experiment. </w:t>
      </w:r>
      <w:r w:rsidR="00087273">
        <w:t>Constraints with spacing prevented the accelerometer from completing full rotations, s</w:t>
      </w:r>
      <w:r w:rsidR="005F4693">
        <w:t xml:space="preserve">kewing the results. </w:t>
      </w:r>
      <w:r w:rsidR="00373474">
        <w:t xml:space="preserve"> </w:t>
      </w:r>
    </w:p>
    <w:p w14:paraId="5025E635" w14:textId="339FF2EB" w:rsidR="00677DF7" w:rsidRDefault="00677DF7" w:rsidP="00677DF7">
      <w:pPr>
        <w:pStyle w:val="Heading2"/>
      </w:pPr>
      <w:bookmarkStart w:id="9" w:name="_Toc528436388"/>
      <w:r>
        <w:t>1.4 Objectives</w:t>
      </w:r>
      <w:bookmarkEnd w:id="9"/>
    </w:p>
    <w:p w14:paraId="5DE2C5F5" w14:textId="21F9F5AE" w:rsidR="00677DF7" w:rsidRDefault="00373474" w:rsidP="00677DF7">
      <w:r>
        <w:t xml:space="preserve">The purpose of this experiment </w:t>
      </w:r>
      <w:r w:rsidR="005F4693">
        <w:t>was</w:t>
      </w:r>
      <w:r>
        <w:t xml:space="preserve"> to test and determine the reliability of the ADXL 335 </w:t>
      </w:r>
      <w:r w:rsidR="008757DC">
        <w:t>A</w:t>
      </w:r>
      <w:r>
        <w:t xml:space="preserve">ccelerometer. </w:t>
      </w:r>
      <w:r w:rsidR="001B1B9D">
        <w:t xml:space="preserve">Several different tests were run on the system, such as rotating the accelerometer around an axis, treating the device as a pendulum and controlling the gravitational </w:t>
      </w:r>
      <w:r w:rsidR="00945660">
        <w:t>acceleration</w:t>
      </w:r>
      <w:r w:rsidR="001B1B9D">
        <w:t xml:space="preserve"> applied to the device by choosing its orientation. By observing the results of these experiments and comparing them to the design specifications</w:t>
      </w:r>
      <w:r w:rsidR="00945660">
        <w:t>,</w:t>
      </w:r>
      <w:r w:rsidR="001B1B9D">
        <w:t xml:space="preserve"> the </w:t>
      </w:r>
      <w:r w:rsidR="004321F5">
        <w:t>accuracy</w:t>
      </w:r>
      <w:r w:rsidR="001B1B9D">
        <w:t xml:space="preserve"> of the device will be determined. </w:t>
      </w:r>
    </w:p>
    <w:p w14:paraId="52C117F4" w14:textId="7A83FE8C" w:rsidR="00677DF7" w:rsidRDefault="003D6DE3" w:rsidP="003D6DE3">
      <w:pPr>
        <w:pStyle w:val="Heading1"/>
        <w:numPr>
          <w:ilvl w:val="0"/>
          <w:numId w:val="1"/>
        </w:numPr>
      </w:pPr>
      <w:bookmarkStart w:id="10" w:name="_Toc528436389"/>
      <w:r>
        <w:t>Methods</w:t>
      </w:r>
      <w:bookmarkEnd w:id="10"/>
    </w:p>
    <w:p w14:paraId="17B86A0F" w14:textId="77777777" w:rsidR="00374307" w:rsidRDefault="00374307" w:rsidP="00374307">
      <w:pPr>
        <w:pStyle w:val="Heading2"/>
      </w:pPr>
      <w:bookmarkStart w:id="11" w:name="_Toc528248417"/>
      <w:bookmarkStart w:id="12" w:name="_Toc528436390"/>
      <w:r>
        <w:t>2.1 Materials</w:t>
      </w:r>
      <w:bookmarkEnd w:id="11"/>
      <w:bookmarkEnd w:id="12"/>
    </w:p>
    <w:p w14:paraId="18C97B4C" w14:textId="77777777" w:rsidR="00374307" w:rsidRDefault="00374307" w:rsidP="00374307">
      <w:r>
        <w:t xml:space="preserve">The materials used to conduct the experiment are as follows. </w:t>
      </w:r>
    </w:p>
    <w:p w14:paraId="048BCEC8" w14:textId="77777777" w:rsidR="00374307" w:rsidRDefault="00374307" w:rsidP="00374307">
      <w:pPr>
        <w:pStyle w:val="ListParagraph"/>
        <w:numPr>
          <w:ilvl w:val="0"/>
          <w:numId w:val="2"/>
        </w:numPr>
      </w:pPr>
      <w:r>
        <w:t>Arduino Uno Microcontroller</w:t>
      </w:r>
    </w:p>
    <w:p w14:paraId="02887CAB" w14:textId="77777777" w:rsidR="00374307" w:rsidRDefault="00374307" w:rsidP="00374307">
      <w:pPr>
        <w:pStyle w:val="ListParagraph"/>
        <w:numPr>
          <w:ilvl w:val="0"/>
          <w:numId w:val="2"/>
        </w:numPr>
      </w:pPr>
      <w:r>
        <w:t xml:space="preserve">ADXL335 unit (mounted on a printed circuit board) </w:t>
      </w:r>
    </w:p>
    <w:p w14:paraId="49234D77" w14:textId="35B422E8" w:rsidR="00374307" w:rsidRDefault="00374307" w:rsidP="00374307">
      <w:pPr>
        <w:pStyle w:val="ListParagraph"/>
        <w:numPr>
          <w:ilvl w:val="0"/>
          <w:numId w:val="2"/>
        </w:numPr>
      </w:pPr>
      <w:r>
        <w:t>Arduino serial monitor</w:t>
      </w:r>
    </w:p>
    <w:p w14:paraId="6A5FA18D" w14:textId="77777777" w:rsidR="00374307" w:rsidRDefault="00374307" w:rsidP="00374307">
      <w:pPr>
        <w:pStyle w:val="ListParagraph"/>
        <w:numPr>
          <w:ilvl w:val="0"/>
          <w:numId w:val="2"/>
        </w:numPr>
      </w:pPr>
      <w:r>
        <w:t>Protractor</w:t>
      </w:r>
    </w:p>
    <w:p w14:paraId="71C58E76" w14:textId="77777777" w:rsidR="00374307" w:rsidRDefault="00374307" w:rsidP="00374307">
      <w:pPr>
        <w:pStyle w:val="ListParagraph"/>
        <w:numPr>
          <w:ilvl w:val="0"/>
          <w:numId w:val="2"/>
        </w:numPr>
      </w:pPr>
      <w:r>
        <w:t>Meter stick</w:t>
      </w:r>
    </w:p>
    <w:p w14:paraId="42F748D1" w14:textId="77777777" w:rsidR="00374307" w:rsidRDefault="00374307" w:rsidP="00374307">
      <w:pPr>
        <w:pStyle w:val="ListParagraph"/>
        <w:numPr>
          <w:ilvl w:val="0"/>
          <w:numId w:val="2"/>
        </w:numPr>
      </w:pPr>
      <w:r>
        <w:t>Clamp</w:t>
      </w:r>
    </w:p>
    <w:p w14:paraId="1D527DCD" w14:textId="623A4827" w:rsidR="00EA5E29" w:rsidRDefault="00EA5E29" w:rsidP="00EA5E29">
      <w:pPr>
        <w:pStyle w:val="Heading2"/>
      </w:pPr>
      <w:bookmarkStart w:id="13" w:name="_Toc528436391"/>
      <w:r>
        <w:t xml:space="preserve">2.2 </w:t>
      </w:r>
      <w:r w:rsidR="00B010DB">
        <w:t xml:space="preserve">Electrical </w:t>
      </w:r>
      <w:r>
        <w:t>Schematic and Setup:</w:t>
      </w:r>
      <w:bookmarkEnd w:id="13"/>
      <w:r>
        <w:t xml:space="preserve"> </w:t>
      </w:r>
    </w:p>
    <w:p w14:paraId="4F07D505" w14:textId="7E975129" w:rsidR="003D6DE3" w:rsidRDefault="00F52F91" w:rsidP="000B404D">
      <w:r>
        <w:t>Throughout the experiment the ADXL335 unit was attached to the end of the meter stick.</w:t>
      </w:r>
      <w:r w:rsidR="00A729E8">
        <w:t xml:space="preserve"> </w:t>
      </w:r>
      <w:r w:rsidR="00EB4EED">
        <w:t xml:space="preserve">This allowed for greater control of the movements </w:t>
      </w:r>
      <w:r w:rsidR="00234347">
        <w:t>of the accelerometer.</w:t>
      </w:r>
      <w:r w:rsidR="000B404D">
        <w:t xml:space="preserve"> This system was then connected to the Arduino Microcontroller using four wires. Three of </w:t>
      </w:r>
      <w:r w:rsidR="007C464F">
        <w:t>the wires</w:t>
      </w:r>
      <w:r w:rsidR="000B404D">
        <w:t xml:space="preserve"> detected the variances in voltage in the triaxial plane and the forth supplied a 5v supply voltage to the accelerometer. These signals were then observed on the serial monitor. The general layout of the equipment can be seen in</w:t>
      </w:r>
      <w:r w:rsidR="00796CD8">
        <w:t xml:space="preserve"> </w:t>
      </w:r>
      <w:r w:rsidR="00796CD8">
        <w:fldChar w:fldCharType="begin"/>
      </w:r>
      <w:r w:rsidR="00796CD8">
        <w:instrText xml:space="preserve"> REF _Ref528266717 \h </w:instrText>
      </w:r>
      <w:r w:rsidR="00796CD8">
        <w:fldChar w:fldCharType="separate"/>
      </w:r>
      <w:r w:rsidR="00796CD8">
        <w:t xml:space="preserve">Figure </w:t>
      </w:r>
      <w:r w:rsidR="00796CD8">
        <w:rPr>
          <w:noProof/>
        </w:rPr>
        <w:t>2</w:t>
      </w:r>
      <w:r w:rsidR="00796CD8">
        <w:fldChar w:fldCharType="end"/>
      </w:r>
      <w:r w:rsidR="00796CD8">
        <w:t>.</w:t>
      </w:r>
    </w:p>
    <w:p w14:paraId="5F76E892" w14:textId="7FE290B6" w:rsidR="00796CD8" w:rsidRDefault="0054661D" w:rsidP="00796CD8">
      <w:pPr>
        <w:keepNext/>
        <w:jc w:val="center"/>
      </w:pPr>
      <w:r>
        <w:rPr>
          <w:noProof/>
        </w:rPr>
        <w:lastRenderedPageBreak/>
        <w:drawing>
          <wp:inline distT="0" distB="0" distL="0" distR="0" wp14:anchorId="6A0DFCE0" wp14:editId="3C576A4B">
            <wp:extent cx="4295775" cy="2238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8014" b="10104"/>
                    <a:stretch/>
                  </pic:blipFill>
                  <pic:spPr bwMode="auto">
                    <a:xfrm>
                      <a:off x="0" y="0"/>
                      <a:ext cx="4295775" cy="2238375"/>
                    </a:xfrm>
                    <a:prstGeom prst="rect">
                      <a:avLst/>
                    </a:prstGeom>
                    <a:ln>
                      <a:noFill/>
                    </a:ln>
                    <a:extLst>
                      <a:ext uri="{53640926-AAD7-44D8-BBD7-CCE9431645EC}">
                        <a14:shadowObscured xmlns:a14="http://schemas.microsoft.com/office/drawing/2010/main"/>
                      </a:ext>
                    </a:extLst>
                  </pic:spPr>
                </pic:pic>
              </a:graphicData>
            </a:graphic>
          </wp:inline>
        </w:drawing>
      </w:r>
    </w:p>
    <w:p w14:paraId="5B35765F" w14:textId="747151FA" w:rsidR="000C7825" w:rsidRDefault="00796CD8" w:rsidP="00796CD8">
      <w:pPr>
        <w:pStyle w:val="Caption"/>
        <w:jc w:val="center"/>
      </w:pPr>
      <w:bookmarkStart w:id="14" w:name="_Ref528266717"/>
      <w:bookmarkStart w:id="15" w:name="_Toc528435697"/>
      <w:r>
        <w:t xml:space="preserve">Figure </w:t>
      </w:r>
      <w:r w:rsidR="00F13F39">
        <w:rPr>
          <w:noProof/>
        </w:rPr>
        <w:fldChar w:fldCharType="begin"/>
      </w:r>
      <w:r w:rsidR="00F13F39">
        <w:rPr>
          <w:noProof/>
        </w:rPr>
        <w:instrText xml:space="preserve"> SEQ Figure \* ARABIC </w:instrText>
      </w:r>
      <w:r w:rsidR="00F13F39">
        <w:rPr>
          <w:noProof/>
        </w:rPr>
        <w:fldChar w:fldCharType="separate"/>
      </w:r>
      <w:r w:rsidR="00925943">
        <w:rPr>
          <w:noProof/>
        </w:rPr>
        <w:t>2</w:t>
      </w:r>
      <w:r w:rsidR="00F13F39">
        <w:rPr>
          <w:noProof/>
        </w:rPr>
        <w:fldChar w:fldCharType="end"/>
      </w:r>
      <w:bookmarkEnd w:id="14"/>
      <w:r>
        <w:t>: Outline of the equipment setup</w:t>
      </w:r>
      <w:bookmarkEnd w:id="15"/>
    </w:p>
    <w:p w14:paraId="6C0B579D" w14:textId="0FD98C6F" w:rsidR="00904FD2" w:rsidRDefault="00904FD2" w:rsidP="00904FD2">
      <w:pPr>
        <w:pStyle w:val="Heading2"/>
      </w:pPr>
      <w:bookmarkStart w:id="16" w:name="_Toc528436392"/>
      <w:r>
        <w:t>2.3</w:t>
      </w:r>
      <w:r w:rsidR="00814B67">
        <w:t xml:space="preserve"> Procedure</w:t>
      </w:r>
      <w:bookmarkEnd w:id="16"/>
    </w:p>
    <w:p w14:paraId="3FF2D24D" w14:textId="2EDF2597" w:rsidR="00F46930" w:rsidRDefault="00F46930" w:rsidP="00F46930">
      <w:r>
        <w:t xml:space="preserve">The laboratory can be divided into three separate </w:t>
      </w:r>
      <w:r w:rsidR="00D1017D">
        <w:t>experiments</w:t>
      </w:r>
      <w:r>
        <w:t xml:space="preserve"> and</w:t>
      </w:r>
      <w:r w:rsidRPr="00F71773">
        <w:t xml:space="preserve"> </w:t>
      </w:r>
      <w:r>
        <w:t xml:space="preserve">the process followed during the </w:t>
      </w:r>
      <w:r w:rsidR="00D1017D">
        <w:t>laboratory</w:t>
      </w:r>
      <w:r>
        <w:t xml:space="preserve"> is outlined below.</w:t>
      </w:r>
      <w:r w:rsidR="00730339">
        <w:t xml:space="preserve"> Diagrams depicting the setup for experiment 2 and 3 can be found in </w:t>
      </w:r>
      <w:r w:rsidR="00730339">
        <w:fldChar w:fldCharType="begin"/>
      </w:r>
      <w:r w:rsidR="00730339">
        <w:instrText xml:space="preserve"> REF _Ref528268098 \h </w:instrText>
      </w:r>
      <w:r w:rsidR="00730339">
        <w:fldChar w:fldCharType="separate"/>
      </w:r>
      <w:r w:rsidR="00730339">
        <w:t xml:space="preserve">Figure </w:t>
      </w:r>
      <w:r w:rsidR="00730339">
        <w:rPr>
          <w:noProof/>
        </w:rPr>
        <w:t>3</w:t>
      </w:r>
      <w:r w:rsidR="00730339">
        <w:fldChar w:fldCharType="end"/>
      </w:r>
      <w:r w:rsidR="00730339">
        <w:t xml:space="preserve"> and </w:t>
      </w:r>
      <w:r w:rsidR="00730339">
        <w:fldChar w:fldCharType="begin"/>
      </w:r>
      <w:r w:rsidR="00730339">
        <w:instrText xml:space="preserve"> REF _Ref528268100 \h </w:instrText>
      </w:r>
      <w:r w:rsidR="00730339">
        <w:fldChar w:fldCharType="separate"/>
      </w:r>
      <w:r w:rsidR="00730339">
        <w:t xml:space="preserve">Figure </w:t>
      </w:r>
      <w:r w:rsidR="00730339">
        <w:rPr>
          <w:noProof/>
        </w:rPr>
        <w:t>4</w:t>
      </w:r>
      <w:r w:rsidR="00730339">
        <w:fldChar w:fldCharType="end"/>
      </w:r>
      <w:r w:rsidR="00730339">
        <w:t xml:space="preserve"> respectively.</w:t>
      </w:r>
    </w:p>
    <w:p w14:paraId="27ED3FE3" w14:textId="460D3B31" w:rsidR="00814B67" w:rsidRDefault="00F46930" w:rsidP="00F46930">
      <w:pPr>
        <w:pStyle w:val="Heading3"/>
      </w:pPr>
      <w:bookmarkStart w:id="17" w:name="_Toc528436393"/>
      <w:r>
        <w:t>2.3.1</w:t>
      </w:r>
      <w:r w:rsidR="00593BF0">
        <w:t xml:space="preserve"> Setup</w:t>
      </w:r>
      <w:bookmarkEnd w:id="17"/>
    </w:p>
    <w:p w14:paraId="5E086534" w14:textId="77777777" w:rsidR="001F2D31" w:rsidRDefault="001F2D31" w:rsidP="001F2D31">
      <w:pPr>
        <w:pStyle w:val="ListParagraph"/>
        <w:numPr>
          <w:ilvl w:val="0"/>
          <w:numId w:val="3"/>
        </w:numPr>
      </w:pPr>
      <w:r>
        <w:t xml:space="preserve">Attach the three wires that are connected to the x, y, z ports on the accelerometers to analog inputs on the Arduino microcontroller. </w:t>
      </w:r>
    </w:p>
    <w:p w14:paraId="031F65FE" w14:textId="35FDABB0" w:rsidR="001F2D31" w:rsidRDefault="001F2D31" w:rsidP="001F2D31">
      <w:pPr>
        <w:pStyle w:val="ListParagraph"/>
        <w:numPr>
          <w:ilvl w:val="0"/>
          <w:numId w:val="3"/>
        </w:numPr>
      </w:pPr>
      <w:r>
        <w:t xml:space="preserve">Attach the input voltage wire to the 5V voltage source on the Arduino microcontroller. </w:t>
      </w:r>
    </w:p>
    <w:p w14:paraId="5FB041D9" w14:textId="3D5F0E70" w:rsidR="008D4A3E" w:rsidRDefault="008D4A3E" w:rsidP="008D4A3E">
      <w:pPr>
        <w:pStyle w:val="ListParagraph"/>
        <w:numPr>
          <w:ilvl w:val="0"/>
          <w:numId w:val="3"/>
        </w:numPr>
      </w:pPr>
      <w:r>
        <w:t>Us</w:t>
      </w:r>
      <w:r w:rsidR="00156B2D">
        <w:t>ing the</w:t>
      </w:r>
      <w:r>
        <w:t xml:space="preserve"> Arduino </w:t>
      </w:r>
      <w:r w:rsidR="00CD6799">
        <w:t xml:space="preserve">Serial Monitor, observe the changes in </w:t>
      </w:r>
      <w:r>
        <w:t xml:space="preserve">output voltage </w:t>
      </w:r>
      <w:r w:rsidR="00CD6799">
        <w:t>of</w:t>
      </w:r>
      <w:r>
        <w:t xml:space="preserve"> the three-ax</w:t>
      </w:r>
      <w:r w:rsidR="00CD6799">
        <w:t xml:space="preserve">es. </w:t>
      </w:r>
    </w:p>
    <w:p w14:paraId="5B505B85" w14:textId="5442DFDF" w:rsidR="008D4A3E" w:rsidRDefault="008D4A3E" w:rsidP="008D4A3E">
      <w:pPr>
        <w:pStyle w:val="Heading3"/>
      </w:pPr>
      <w:bookmarkStart w:id="18" w:name="_Toc528436394"/>
      <w:r>
        <w:t xml:space="preserve">2.3.2 </w:t>
      </w:r>
      <w:r w:rsidR="00603A17">
        <w:t>Experiment</w:t>
      </w:r>
      <w:r>
        <w:t xml:space="preserve"> 1</w:t>
      </w:r>
      <w:bookmarkEnd w:id="18"/>
    </w:p>
    <w:p w14:paraId="6338575B" w14:textId="07366607" w:rsidR="00DE1265" w:rsidRDefault="00DE1265" w:rsidP="00DE1265">
      <w:pPr>
        <w:pStyle w:val="ListParagraph"/>
        <w:numPr>
          <w:ilvl w:val="0"/>
          <w:numId w:val="4"/>
        </w:numPr>
      </w:pPr>
      <w:r>
        <w:t>L</w:t>
      </w:r>
      <w:r w:rsidR="00173166">
        <w:t>ie</w:t>
      </w:r>
      <w:r>
        <w:t xml:space="preserve"> the meter stick on a flat surface so that the z axis is </w:t>
      </w:r>
      <w:r w:rsidR="00173166">
        <w:t>pointing to</w:t>
      </w:r>
      <w:r>
        <w:t xml:space="preserve"> the ground, collect a few seconds of data using the serial monitor. </w:t>
      </w:r>
    </w:p>
    <w:p w14:paraId="4484884E" w14:textId="605DB293" w:rsidR="00DE1265" w:rsidRDefault="00DE1265" w:rsidP="00DE1265">
      <w:pPr>
        <w:pStyle w:val="ListParagraph"/>
        <w:numPr>
          <w:ilvl w:val="0"/>
          <w:numId w:val="4"/>
        </w:numPr>
      </w:pPr>
      <w:r>
        <w:t>Repeat this procedure twice more with the x axis and the y axis facing the ground.</w:t>
      </w:r>
    </w:p>
    <w:p w14:paraId="059898A8" w14:textId="5F3A636B" w:rsidR="00DE1265" w:rsidRDefault="00603A17" w:rsidP="0036160C">
      <w:pPr>
        <w:pStyle w:val="Heading3"/>
        <w:numPr>
          <w:ilvl w:val="2"/>
          <w:numId w:val="4"/>
        </w:numPr>
      </w:pPr>
      <w:bookmarkStart w:id="19" w:name="_Toc528436395"/>
      <w:r>
        <w:t xml:space="preserve">Experiment </w:t>
      </w:r>
      <w:r w:rsidR="00DE1265">
        <w:t>2</w:t>
      </w:r>
      <w:bookmarkEnd w:id="19"/>
    </w:p>
    <w:p w14:paraId="04335165" w14:textId="72B11519" w:rsidR="00316CF7" w:rsidRDefault="00316CF7" w:rsidP="00316CF7">
      <w:pPr>
        <w:pStyle w:val="ListParagraph"/>
        <w:numPr>
          <w:ilvl w:val="0"/>
          <w:numId w:val="6"/>
        </w:numPr>
      </w:pPr>
      <w:r>
        <w:t xml:space="preserve">Place the meter stick in a vertical position </w:t>
      </w:r>
      <w:r w:rsidR="0080186A">
        <w:t>such that</w:t>
      </w:r>
      <w:r>
        <w:t xml:space="preserve"> the accelerometer </w:t>
      </w:r>
      <w:r w:rsidR="0080186A">
        <w:t xml:space="preserve">is </w:t>
      </w:r>
      <w:r>
        <w:t xml:space="preserve">at the bottom of the </w:t>
      </w:r>
      <w:r w:rsidR="00FD25E8">
        <w:t>system</w:t>
      </w:r>
    </w:p>
    <w:p w14:paraId="235B3079" w14:textId="77777777" w:rsidR="00316CF7" w:rsidRDefault="00316CF7" w:rsidP="00316CF7">
      <w:pPr>
        <w:pStyle w:val="ListParagraph"/>
        <w:numPr>
          <w:ilvl w:val="0"/>
          <w:numId w:val="6"/>
        </w:numPr>
      </w:pPr>
      <w:r>
        <w:t>Using the protractor as a reference, vary the angle of the meterstick by 15-degrees.</w:t>
      </w:r>
    </w:p>
    <w:p w14:paraId="3B720799" w14:textId="6CBF4D82" w:rsidR="0036160C" w:rsidRDefault="00316CF7" w:rsidP="00316CF7">
      <w:pPr>
        <w:pStyle w:val="ListParagraph"/>
        <w:numPr>
          <w:ilvl w:val="0"/>
          <w:numId w:val="6"/>
        </w:numPr>
      </w:pPr>
      <w:r>
        <w:t>Setting the serial monitor to an appropriate delay (100ms), hold the meterstick for five seconds and collect data at this displacement</w:t>
      </w:r>
    </w:p>
    <w:p w14:paraId="020D5F27" w14:textId="62CA8102" w:rsidR="00387E60" w:rsidRPr="0036160C" w:rsidRDefault="00387E60" w:rsidP="00316CF7">
      <w:pPr>
        <w:pStyle w:val="ListParagraph"/>
        <w:numPr>
          <w:ilvl w:val="0"/>
          <w:numId w:val="6"/>
        </w:numPr>
      </w:pPr>
      <w:r>
        <w:t xml:space="preserve">Repeat </w:t>
      </w:r>
      <w:r w:rsidR="007601B7">
        <w:t>this procedure</w:t>
      </w:r>
      <w:r w:rsidR="00CB1F13">
        <w:t xml:space="preserve">, displacing the meterstick another 15 degrees </w:t>
      </w:r>
      <w:r w:rsidR="007601B7">
        <w:t xml:space="preserve">until data has been acquired for 360 degrees of the rotation. </w:t>
      </w:r>
    </w:p>
    <w:p w14:paraId="488FCE28" w14:textId="6DDB2A2E" w:rsidR="0036160C" w:rsidRDefault="003537E9" w:rsidP="00316CF7">
      <w:pPr>
        <w:pStyle w:val="Heading3"/>
        <w:numPr>
          <w:ilvl w:val="2"/>
          <w:numId w:val="6"/>
        </w:numPr>
      </w:pPr>
      <w:bookmarkStart w:id="20" w:name="_Toc528436396"/>
      <w:r>
        <w:t>Experiment</w:t>
      </w:r>
      <w:r w:rsidR="0036160C">
        <w:t xml:space="preserve"> 3</w:t>
      </w:r>
      <w:bookmarkEnd w:id="20"/>
    </w:p>
    <w:p w14:paraId="47E94C53" w14:textId="2BB231BE" w:rsidR="00960595" w:rsidRDefault="00960595" w:rsidP="00691114">
      <w:pPr>
        <w:pStyle w:val="ListParagraph"/>
        <w:numPr>
          <w:ilvl w:val="0"/>
          <w:numId w:val="10"/>
        </w:numPr>
      </w:pPr>
      <w:r>
        <w:t xml:space="preserve">Place the meter stick in a vertical position </w:t>
      </w:r>
      <w:r w:rsidR="00691114">
        <w:t xml:space="preserve">such that </w:t>
      </w:r>
      <w:r>
        <w:t xml:space="preserve">the accelerometer </w:t>
      </w:r>
      <w:r w:rsidR="00FD25E8">
        <w:t>is at the bottom of the system</w:t>
      </w:r>
    </w:p>
    <w:p w14:paraId="5C21DA87" w14:textId="6B7EC48B" w:rsidR="00960595" w:rsidRDefault="00960595" w:rsidP="00FD25E8">
      <w:pPr>
        <w:pStyle w:val="ListParagraph"/>
        <w:keepNext/>
        <w:numPr>
          <w:ilvl w:val="0"/>
          <w:numId w:val="10"/>
        </w:numPr>
      </w:pPr>
      <w:r>
        <w:lastRenderedPageBreak/>
        <w:t xml:space="preserve">Clamp the meter stick and the protractor such that the </w:t>
      </w:r>
      <w:r w:rsidR="002A4C50">
        <w:t xml:space="preserve">top </w:t>
      </w:r>
      <w:r>
        <w:t>of the</w:t>
      </w:r>
      <w:r w:rsidR="002A4C50">
        <w:t xml:space="preserve"> meter</w:t>
      </w:r>
      <w:r>
        <w:t xml:space="preserve"> stick is place</w:t>
      </w:r>
      <w:r w:rsidR="00B05CC9">
        <w:t>d</w:t>
      </w:r>
      <w:r>
        <w:t xml:space="preserve"> at the center of the circle. Make sure that the meter stick can rotate. </w:t>
      </w:r>
    </w:p>
    <w:p w14:paraId="19C946BC" w14:textId="1BCDDBBF" w:rsidR="00960595" w:rsidRDefault="00960595" w:rsidP="00FD25E8">
      <w:pPr>
        <w:pStyle w:val="ListParagraph"/>
        <w:keepNext/>
        <w:numPr>
          <w:ilvl w:val="0"/>
          <w:numId w:val="10"/>
        </w:numPr>
      </w:pPr>
      <w:r>
        <w:t>Using the protractor</w:t>
      </w:r>
      <w:r w:rsidR="00B05CC9">
        <w:t xml:space="preserve"> as a reference</w:t>
      </w:r>
      <w:r>
        <w:t>, displace the meter stick by an angle of 15 degrees.</w:t>
      </w:r>
    </w:p>
    <w:p w14:paraId="59AB5E08" w14:textId="77777777" w:rsidR="00960595" w:rsidRDefault="00960595" w:rsidP="00FD25E8">
      <w:pPr>
        <w:pStyle w:val="ListParagraph"/>
        <w:keepNext/>
        <w:numPr>
          <w:ilvl w:val="0"/>
          <w:numId w:val="10"/>
        </w:numPr>
      </w:pPr>
      <w:r>
        <w:t>Release the meter stick allowing it to rotate back and forth in a pendulum motion. Take data of the entire motion until the pendulum comes to a stop</w:t>
      </w:r>
    </w:p>
    <w:p w14:paraId="72E28C59" w14:textId="1E433A8A" w:rsidR="00316CF7" w:rsidRPr="00316CF7" w:rsidRDefault="00960595" w:rsidP="00FD25E8">
      <w:pPr>
        <w:pStyle w:val="ListParagraph"/>
        <w:numPr>
          <w:ilvl w:val="0"/>
          <w:numId w:val="10"/>
        </w:numPr>
      </w:pPr>
      <w:r>
        <w:t>Repeat the experiment with a displacement of 30 degre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A5442" w14:paraId="02FF3C8E" w14:textId="77777777" w:rsidTr="00FC285F">
        <w:tc>
          <w:tcPr>
            <w:tcW w:w="4675" w:type="dxa"/>
          </w:tcPr>
          <w:p w14:paraId="7D26C561" w14:textId="77777777" w:rsidR="00FC285F" w:rsidRDefault="001C4E04" w:rsidP="00FC285F">
            <w:pPr>
              <w:keepNext/>
            </w:pPr>
            <w:r>
              <w:rPr>
                <w:noProof/>
              </w:rPr>
              <w:drawing>
                <wp:inline distT="0" distB="0" distL="0" distR="0" wp14:anchorId="78642070" wp14:editId="343D5017">
                  <wp:extent cx="2731796" cy="25908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34624" cy="2593482"/>
                          </a:xfrm>
                          <a:prstGeom prst="rect">
                            <a:avLst/>
                          </a:prstGeom>
                        </pic:spPr>
                      </pic:pic>
                    </a:graphicData>
                  </a:graphic>
                </wp:inline>
              </w:drawing>
            </w:r>
          </w:p>
          <w:p w14:paraId="25F8F49D" w14:textId="25C57F24" w:rsidR="00FA5442" w:rsidRDefault="00FC285F" w:rsidP="00FC285F">
            <w:pPr>
              <w:pStyle w:val="Caption"/>
            </w:pPr>
            <w:bookmarkStart w:id="21" w:name="_Ref528268098"/>
            <w:bookmarkStart w:id="22" w:name="_Toc528435698"/>
            <w:r>
              <w:t xml:space="preserve">Figure </w:t>
            </w:r>
            <w:r w:rsidR="00F13F39">
              <w:rPr>
                <w:noProof/>
              </w:rPr>
              <w:fldChar w:fldCharType="begin"/>
            </w:r>
            <w:r w:rsidR="00F13F39">
              <w:rPr>
                <w:noProof/>
              </w:rPr>
              <w:instrText xml:space="preserve"> SEQ Figure \* ARABIC </w:instrText>
            </w:r>
            <w:r w:rsidR="00F13F39">
              <w:rPr>
                <w:noProof/>
              </w:rPr>
              <w:fldChar w:fldCharType="separate"/>
            </w:r>
            <w:r w:rsidR="00925943">
              <w:rPr>
                <w:noProof/>
              </w:rPr>
              <w:t>3</w:t>
            </w:r>
            <w:r w:rsidR="00F13F39">
              <w:rPr>
                <w:noProof/>
              </w:rPr>
              <w:fldChar w:fldCharType="end"/>
            </w:r>
            <w:bookmarkEnd w:id="21"/>
            <w:r>
              <w:t>: Diagram depicting the orientation of the accelerometer in experiment 2</w:t>
            </w:r>
            <w:bookmarkEnd w:id="22"/>
          </w:p>
        </w:tc>
        <w:tc>
          <w:tcPr>
            <w:tcW w:w="4675" w:type="dxa"/>
          </w:tcPr>
          <w:p w14:paraId="5ACCEF25" w14:textId="0EFF082C" w:rsidR="00FA5442" w:rsidRDefault="00FC285F" w:rsidP="0036160C">
            <w:r>
              <w:rPr>
                <w:noProof/>
              </w:rPr>
              <mc:AlternateContent>
                <mc:Choice Requires="wps">
                  <w:drawing>
                    <wp:anchor distT="0" distB="0" distL="114300" distR="114300" simplePos="0" relativeHeight="251661312" behindDoc="0" locked="0" layoutInCell="1" allowOverlap="1" wp14:anchorId="68E9401F" wp14:editId="7A5E3144">
                      <wp:simplePos x="0" y="0"/>
                      <wp:positionH relativeFrom="column">
                        <wp:posOffset>501015</wp:posOffset>
                      </wp:positionH>
                      <wp:positionV relativeFrom="paragraph">
                        <wp:posOffset>2554605</wp:posOffset>
                      </wp:positionV>
                      <wp:extent cx="1915795" cy="635"/>
                      <wp:effectExtent l="0" t="0" r="8255" b="0"/>
                      <wp:wrapSquare wrapText="bothSides"/>
                      <wp:docPr id="3" name="Text Box 3"/>
                      <wp:cNvGraphicFramePr/>
                      <a:graphic xmlns:a="http://schemas.openxmlformats.org/drawingml/2006/main">
                        <a:graphicData uri="http://schemas.microsoft.com/office/word/2010/wordprocessingShape">
                          <wps:wsp>
                            <wps:cNvSpPr txBox="1"/>
                            <wps:spPr>
                              <a:xfrm>
                                <a:off x="0" y="0"/>
                                <a:ext cx="1915795" cy="635"/>
                              </a:xfrm>
                              <a:prstGeom prst="rect">
                                <a:avLst/>
                              </a:prstGeom>
                              <a:solidFill>
                                <a:prstClr val="white"/>
                              </a:solidFill>
                              <a:ln>
                                <a:noFill/>
                              </a:ln>
                            </wps:spPr>
                            <wps:txbx>
                              <w:txbxContent>
                                <w:p w14:paraId="5F5A7417" w14:textId="43389717" w:rsidR="00FC285F" w:rsidRPr="00974827" w:rsidRDefault="00FC285F" w:rsidP="00FC285F">
                                  <w:pPr>
                                    <w:pStyle w:val="Caption"/>
                                    <w:rPr>
                                      <w:noProof/>
                                    </w:rPr>
                                  </w:pPr>
                                  <w:bookmarkStart w:id="23" w:name="_Ref528268100"/>
                                  <w:bookmarkStart w:id="24" w:name="_Toc528435699"/>
                                  <w:r>
                                    <w:t xml:space="preserve">Figure </w:t>
                                  </w:r>
                                  <w:r w:rsidR="00F13F39">
                                    <w:rPr>
                                      <w:noProof/>
                                    </w:rPr>
                                    <w:fldChar w:fldCharType="begin"/>
                                  </w:r>
                                  <w:r w:rsidR="00F13F39">
                                    <w:rPr>
                                      <w:noProof/>
                                    </w:rPr>
                                    <w:instrText xml:space="preserve"> SEQ Figure \* ARABIC </w:instrText>
                                  </w:r>
                                  <w:r w:rsidR="00F13F39">
                                    <w:rPr>
                                      <w:noProof/>
                                    </w:rPr>
                                    <w:fldChar w:fldCharType="separate"/>
                                  </w:r>
                                  <w:r w:rsidR="00925943">
                                    <w:rPr>
                                      <w:noProof/>
                                    </w:rPr>
                                    <w:t>4</w:t>
                                  </w:r>
                                  <w:r w:rsidR="00F13F39">
                                    <w:rPr>
                                      <w:noProof/>
                                    </w:rPr>
                                    <w:fldChar w:fldCharType="end"/>
                                  </w:r>
                                  <w:bookmarkEnd w:id="23"/>
                                  <w:r>
                                    <w:t>: Diagram outlining experiment 3 with a 15-degree displacement</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8E9401F" id="_x0000_t202" coordsize="21600,21600" o:spt="202" path="m,l,21600r21600,l21600,xe">
                      <v:stroke joinstyle="miter"/>
                      <v:path gradientshapeok="t" o:connecttype="rect"/>
                    </v:shapetype>
                    <v:shape id="Text Box 3" o:spid="_x0000_s1026" type="#_x0000_t202" style="position:absolute;margin-left:39.45pt;margin-top:201.15pt;width:150.85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" stroked="f">
                      <v:textbox style="mso-fit-shape-to-text:t" inset="0,0,0,0">
                        <w:txbxContent>
                          <w:p w14:paraId="5F5A7417" w14:textId="43389717" w:rsidR="00FC285F" w:rsidRPr="00974827" w:rsidRDefault="00FC285F" w:rsidP="00FC285F">
                            <w:pPr>
                              <w:pStyle w:val="Caption"/>
                              <w:rPr>
                                <w:noProof/>
                              </w:rPr>
                            </w:pPr>
                            <w:bookmarkStart w:id="25" w:name="_Ref528268100"/>
                            <w:bookmarkStart w:id="26" w:name="_Toc528435699"/>
                            <w:r>
                              <w:t xml:space="preserve">Figure </w:t>
                            </w:r>
                            <w:r w:rsidR="00F13F39">
                              <w:rPr>
                                <w:noProof/>
                              </w:rPr>
                              <w:fldChar w:fldCharType="begin"/>
                            </w:r>
                            <w:r w:rsidR="00F13F39">
                              <w:rPr>
                                <w:noProof/>
                              </w:rPr>
                              <w:instrText xml:space="preserve"> SEQ Figure \* ARABIC </w:instrText>
                            </w:r>
                            <w:r w:rsidR="00F13F39">
                              <w:rPr>
                                <w:noProof/>
                              </w:rPr>
                              <w:fldChar w:fldCharType="separate"/>
                            </w:r>
                            <w:r w:rsidR="00925943">
                              <w:rPr>
                                <w:noProof/>
                              </w:rPr>
                              <w:t>4</w:t>
                            </w:r>
                            <w:r w:rsidR="00F13F39">
                              <w:rPr>
                                <w:noProof/>
                              </w:rPr>
                              <w:fldChar w:fldCharType="end"/>
                            </w:r>
                            <w:bookmarkEnd w:id="25"/>
                            <w:r>
                              <w:t>: Diagram outlining experiment 3 with a 15-degree displacement</w:t>
                            </w:r>
                            <w:bookmarkEnd w:id="26"/>
                          </w:p>
                        </w:txbxContent>
                      </v:textbox>
                      <w10:wrap type="square"/>
                    </v:shape>
                  </w:pict>
                </mc:Fallback>
              </mc:AlternateContent>
            </w:r>
            <w:r>
              <w:rPr>
                <w:noProof/>
              </w:rPr>
              <w:drawing>
                <wp:anchor distT="0" distB="0" distL="114300" distR="114300" simplePos="0" relativeHeight="251659264" behindDoc="0" locked="0" layoutInCell="1" allowOverlap="1" wp14:anchorId="17511A03" wp14:editId="73516A47">
                  <wp:simplePos x="0" y="0"/>
                  <wp:positionH relativeFrom="column">
                    <wp:posOffset>266782</wp:posOffset>
                  </wp:positionH>
                  <wp:positionV relativeFrom="paragraph">
                    <wp:posOffset>94673</wp:posOffset>
                  </wp:positionV>
                  <wp:extent cx="2486025" cy="2569690"/>
                  <wp:effectExtent l="0" t="0" r="0" b="254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486025" cy="2569690"/>
                          </a:xfrm>
                          <a:prstGeom prst="rect">
                            <a:avLst/>
                          </a:prstGeom>
                        </pic:spPr>
                      </pic:pic>
                    </a:graphicData>
                  </a:graphic>
                </wp:anchor>
              </w:drawing>
            </w:r>
          </w:p>
        </w:tc>
      </w:tr>
    </w:tbl>
    <w:p w14:paraId="104B1644" w14:textId="2BA1EB2D" w:rsidR="00730339" w:rsidRDefault="00730339" w:rsidP="0036160C"/>
    <w:p w14:paraId="7DC7D7DD" w14:textId="0BDC6669" w:rsidR="00730339" w:rsidRDefault="00730339" w:rsidP="00730339">
      <w:pPr>
        <w:pStyle w:val="Heading1"/>
        <w:numPr>
          <w:ilvl w:val="0"/>
          <w:numId w:val="1"/>
        </w:numPr>
      </w:pPr>
      <w:bookmarkStart w:id="27" w:name="_Toc528436397"/>
      <w:r>
        <w:t>Results</w:t>
      </w:r>
      <w:bookmarkEnd w:id="27"/>
    </w:p>
    <w:p w14:paraId="08A70E4D" w14:textId="2EB5E999" w:rsidR="00730339" w:rsidRDefault="00730339" w:rsidP="00730339">
      <w:r>
        <w:t>The results of the three experimen</w:t>
      </w:r>
      <w:r w:rsidR="00F700FD">
        <w:t xml:space="preserve">ts used to determine the </w:t>
      </w:r>
      <w:r w:rsidR="00317707">
        <w:t>accuracy</w:t>
      </w:r>
      <w:r w:rsidR="00F700FD">
        <w:t xml:space="preserve"> of the AXDL335 can be found below. </w:t>
      </w:r>
    </w:p>
    <w:p w14:paraId="3F63551F" w14:textId="63BF2F3D" w:rsidR="00F700FD" w:rsidRDefault="00317707" w:rsidP="00F700FD">
      <w:pPr>
        <w:pStyle w:val="Heading2"/>
        <w:numPr>
          <w:ilvl w:val="1"/>
          <w:numId w:val="1"/>
        </w:numPr>
      </w:pPr>
      <w:bookmarkStart w:id="28" w:name="_Toc528436398"/>
      <w:r>
        <w:t>Experiment</w:t>
      </w:r>
      <w:r w:rsidR="00F700FD">
        <w:t xml:space="preserve"> 1</w:t>
      </w:r>
      <w:bookmarkEnd w:id="28"/>
    </w:p>
    <w:p w14:paraId="0427974F" w14:textId="4E066E54" w:rsidR="00F700FD" w:rsidRDefault="004A09CA" w:rsidP="00833B72">
      <w:r>
        <w:t xml:space="preserve">The purpose of this experiment was to </w:t>
      </w:r>
      <w:r w:rsidR="00DF1C55">
        <w:t xml:space="preserve">observe the relationship between output voltage and acceleration when each axis in the triaxial plane experienced 1g of acceleration. </w:t>
      </w:r>
      <w:r w:rsidR="00833B72">
        <w:t xml:space="preserve">A summary of the average output voltages and the standard deviation can be seen in </w:t>
      </w:r>
      <w:r w:rsidR="00833B72">
        <w:fldChar w:fldCharType="begin"/>
      </w:r>
      <w:r w:rsidR="00833B72">
        <w:instrText xml:space="preserve"> REF _Ref528270232 \h </w:instrText>
      </w:r>
      <w:r w:rsidR="00833B72">
        <w:fldChar w:fldCharType="separate"/>
      </w:r>
      <w:r w:rsidR="00833B72">
        <w:t xml:space="preserve">Table </w:t>
      </w:r>
      <w:r w:rsidR="00833B72">
        <w:rPr>
          <w:noProof/>
        </w:rPr>
        <w:t>1</w:t>
      </w:r>
      <w:r w:rsidR="00833B72">
        <w:fldChar w:fldCharType="end"/>
      </w:r>
      <w:r w:rsidR="00833B72">
        <w:t>.</w:t>
      </w:r>
    </w:p>
    <w:p w14:paraId="22306AC8" w14:textId="04FEBF6E" w:rsidR="00C56A02" w:rsidRDefault="00C56A02" w:rsidP="00C56A02">
      <w:pPr>
        <w:pStyle w:val="Caption"/>
        <w:keepNext/>
      </w:pPr>
      <w:bookmarkStart w:id="29" w:name="_Ref528270232"/>
      <w:bookmarkStart w:id="30" w:name="_Toc528435951"/>
      <w:r>
        <w:t xml:space="preserve">Table </w:t>
      </w:r>
      <w:r w:rsidR="00F13F39">
        <w:rPr>
          <w:noProof/>
        </w:rPr>
        <w:fldChar w:fldCharType="begin"/>
      </w:r>
      <w:r w:rsidR="00F13F39">
        <w:rPr>
          <w:noProof/>
        </w:rPr>
        <w:instrText xml:space="preserve"> SEQ Table \* ARABIC </w:instrText>
      </w:r>
      <w:r w:rsidR="00F13F39">
        <w:rPr>
          <w:noProof/>
        </w:rPr>
        <w:fldChar w:fldCharType="separate"/>
      </w:r>
      <w:r w:rsidR="00C97E45">
        <w:rPr>
          <w:noProof/>
        </w:rPr>
        <w:t>1</w:t>
      </w:r>
      <w:r w:rsidR="00F13F39">
        <w:rPr>
          <w:noProof/>
        </w:rPr>
        <w:fldChar w:fldCharType="end"/>
      </w:r>
      <w:bookmarkEnd w:id="29"/>
      <w:r>
        <w:t xml:space="preserve">: </w:t>
      </w:r>
      <w:r w:rsidR="008C5A45">
        <w:t>T</w:t>
      </w:r>
      <w:r>
        <w:t>he mean output voltage of each axis when its normal vector is parallel to gravity</w:t>
      </w:r>
      <w:bookmarkEnd w:id="30"/>
    </w:p>
    <w:tbl>
      <w:tblPr>
        <w:tblW w:w="6750" w:type="dxa"/>
        <w:tblInd w:w="1313" w:type="dxa"/>
        <w:tblLook w:val="04A0" w:firstRow="1" w:lastRow="0" w:firstColumn="1" w:lastColumn="0" w:noHBand="0" w:noVBand="1"/>
      </w:tblPr>
      <w:tblGrid>
        <w:gridCol w:w="1429"/>
        <w:gridCol w:w="1670"/>
        <w:gridCol w:w="1851"/>
        <w:gridCol w:w="1800"/>
      </w:tblGrid>
      <w:tr w:rsidR="00CC04B2" w:rsidRPr="00CC04B2" w14:paraId="031C9226" w14:textId="77777777" w:rsidTr="00CC04B2">
        <w:trPr>
          <w:trHeight w:val="300"/>
        </w:trPr>
        <w:tc>
          <w:tcPr>
            <w:tcW w:w="1429" w:type="dxa"/>
            <w:tcBorders>
              <w:top w:val="nil"/>
              <w:left w:val="nil"/>
              <w:bottom w:val="single" w:sz="4" w:space="0" w:color="auto"/>
              <w:right w:val="single" w:sz="4" w:space="0" w:color="auto"/>
            </w:tcBorders>
            <w:shd w:val="clear" w:color="auto" w:fill="auto"/>
            <w:noWrap/>
            <w:vAlign w:val="bottom"/>
            <w:hideMark/>
          </w:tcPr>
          <w:p w14:paraId="2C3CBB37"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Orientation</w:t>
            </w:r>
          </w:p>
        </w:tc>
        <w:tc>
          <w:tcPr>
            <w:tcW w:w="1670" w:type="dxa"/>
            <w:tcBorders>
              <w:top w:val="nil"/>
              <w:left w:val="nil"/>
              <w:bottom w:val="single" w:sz="4" w:space="0" w:color="auto"/>
              <w:right w:val="single" w:sz="4" w:space="0" w:color="auto"/>
            </w:tcBorders>
            <w:shd w:val="clear" w:color="auto" w:fill="auto"/>
            <w:noWrap/>
            <w:vAlign w:val="bottom"/>
            <w:hideMark/>
          </w:tcPr>
          <w:p w14:paraId="30E7028D"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X-Vout (V)</w:t>
            </w:r>
          </w:p>
        </w:tc>
        <w:tc>
          <w:tcPr>
            <w:tcW w:w="1851" w:type="dxa"/>
            <w:tcBorders>
              <w:top w:val="nil"/>
              <w:left w:val="nil"/>
              <w:bottom w:val="single" w:sz="4" w:space="0" w:color="auto"/>
              <w:right w:val="single" w:sz="4" w:space="0" w:color="auto"/>
            </w:tcBorders>
            <w:shd w:val="clear" w:color="auto" w:fill="auto"/>
            <w:noWrap/>
            <w:vAlign w:val="bottom"/>
            <w:hideMark/>
          </w:tcPr>
          <w:p w14:paraId="29599F56"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Y-Vout (V)</w:t>
            </w:r>
          </w:p>
        </w:tc>
        <w:tc>
          <w:tcPr>
            <w:tcW w:w="1800" w:type="dxa"/>
            <w:tcBorders>
              <w:top w:val="nil"/>
              <w:left w:val="nil"/>
              <w:bottom w:val="single" w:sz="4" w:space="0" w:color="auto"/>
              <w:right w:val="nil"/>
            </w:tcBorders>
            <w:shd w:val="clear" w:color="auto" w:fill="auto"/>
            <w:noWrap/>
            <w:vAlign w:val="bottom"/>
            <w:hideMark/>
          </w:tcPr>
          <w:p w14:paraId="6E425DFD"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Z-Vout (V)</w:t>
            </w:r>
          </w:p>
        </w:tc>
      </w:tr>
      <w:tr w:rsidR="00CC04B2" w:rsidRPr="00CC04B2" w14:paraId="30C251B6" w14:textId="77777777" w:rsidTr="00CC04B2">
        <w:trPr>
          <w:trHeight w:val="300"/>
        </w:trPr>
        <w:tc>
          <w:tcPr>
            <w:tcW w:w="1429" w:type="dxa"/>
            <w:tcBorders>
              <w:top w:val="nil"/>
              <w:left w:val="nil"/>
              <w:bottom w:val="nil"/>
              <w:right w:val="single" w:sz="4" w:space="0" w:color="auto"/>
            </w:tcBorders>
            <w:shd w:val="clear" w:color="auto" w:fill="auto"/>
            <w:noWrap/>
            <w:vAlign w:val="bottom"/>
            <w:hideMark/>
          </w:tcPr>
          <w:p w14:paraId="7A1F6A2F"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X - Axis down</w:t>
            </w:r>
          </w:p>
        </w:tc>
        <w:tc>
          <w:tcPr>
            <w:tcW w:w="1670" w:type="dxa"/>
            <w:tcBorders>
              <w:top w:val="nil"/>
              <w:left w:val="nil"/>
              <w:bottom w:val="nil"/>
              <w:right w:val="single" w:sz="4" w:space="0" w:color="auto"/>
            </w:tcBorders>
            <w:shd w:val="clear" w:color="auto" w:fill="auto"/>
            <w:noWrap/>
            <w:vAlign w:val="bottom"/>
            <w:hideMark/>
          </w:tcPr>
          <w:p w14:paraId="223977A0"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1.3134 ± 0.0093</w:t>
            </w:r>
          </w:p>
        </w:tc>
        <w:tc>
          <w:tcPr>
            <w:tcW w:w="1851" w:type="dxa"/>
            <w:tcBorders>
              <w:top w:val="nil"/>
              <w:left w:val="nil"/>
              <w:bottom w:val="nil"/>
              <w:right w:val="single" w:sz="4" w:space="0" w:color="auto"/>
            </w:tcBorders>
            <w:shd w:val="clear" w:color="auto" w:fill="auto"/>
            <w:noWrap/>
            <w:vAlign w:val="bottom"/>
            <w:hideMark/>
          </w:tcPr>
          <w:p w14:paraId="11AF0AEC"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1.6256 ± 0.0051</w:t>
            </w:r>
          </w:p>
        </w:tc>
        <w:tc>
          <w:tcPr>
            <w:tcW w:w="1800" w:type="dxa"/>
            <w:tcBorders>
              <w:top w:val="nil"/>
              <w:left w:val="nil"/>
              <w:bottom w:val="nil"/>
              <w:right w:val="nil"/>
            </w:tcBorders>
            <w:shd w:val="clear" w:color="auto" w:fill="auto"/>
            <w:noWrap/>
            <w:vAlign w:val="bottom"/>
            <w:hideMark/>
          </w:tcPr>
          <w:p w14:paraId="0342B264"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1.6644 ± 0.0062</w:t>
            </w:r>
          </w:p>
        </w:tc>
      </w:tr>
      <w:tr w:rsidR="00CC04B2" w:rsidRPr="00CC04B2" w14:paraId="7CA05537" w14:textId="77777777" w:rsidTr="00CC04B2">
        <w:trPr>
          <w:trHeight w:val="300"/>
        </w:trPr>
        <w:tc>
          <w:tcPr>
            <w:tcW w:w="1429" w:type="dxa"/>
            <w:tcBorders>
              <w:top w:val="nil"/>
              <w:left w:val="nil"/>
              <w:bottom w:val="nil"/>
              <w:right w:val="single" w:sz="4" w:space="0" w:color="auto"/>
            </w:tcBorders>
            <w:shd w:val="clear" w:color="auto" w:fill="auto"/>
            <w:noWrap/>
            <w:vAlign w:val="bottom"/>
            <w:hideMark/>
          </w:tcPr>
          <w:p w14:paraId="29C5937B"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Y - Axis down</w:t>
            </w:r>
          </w:p>
        </w:tc>
        <w:tc>
          <w:tcPr>
            <w:tcW w:w="1670" w:type="dxa"/>
            <w:tcBorders>
              <w:top w:val="nil"/>
              <w:left w:val="nil"/>
              <w:bottom w:val="nil"/>
              <w:right w:val="single" w:sz="4" w:space="0" w:color="auto"/>
            </w:tcBorders>
            <w:shd w:val="clear" w:color="auto" w:fill="auto"/>
            <w:noWrap/>
            <w:vAlign w:val="bottom"/>
            <w:hideMark/>
          </w:tcPr>
          <w:p w14:paraId="1BB7906E"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1.6494 ± 0.0106</w:t>
            </w:r>
          </w:p>
        </w:tc>
        <w:tc>
          <w:tcPr>
            <w:tcW w:w="1851" w:type="dxa"/>
            <w:tcBorders>
              <w:top w:val="nil"/>
              <w:left w:val="nil"/>
              <w:bottom w:val="nil"/>
              <w:right w:val="single" w:sz="4" w:space="0" w:color="auto"/>
            </w:tcBorders>
            <w:shd w:val="clear" w:color="auto" w:fill="auto"/>
            <w:noWrap/>
            <w:vAlign w:val="bottom"/>
            <w:hideMark/>
          </w:tcPr>
          <w:p w14:paraId="6C2C8F05"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1.3033 ± 0.0049</w:t>
            </w:r>
          </w:p>
        </w:tc>
        <w:tc>
          <w:tcPr>
            <w:tcW w:w="1800" w:type="dxa"/>
            <w:tcBorders>
              <w:top w:val="nil"/>
              <w:left w:val="nil"/>
              <w:bottom w:val="nil"/>
              <w:right w:val="nil"/>
            </w:tcBorders>
            <w:shd w:val="clear" w:color="auto" w:fill="auto"/>
            <w:noWrap/>
            <w:vAlign w:val="bottom"/>
            <w:hideMark/>
          </w:tcPr>
          <w:p w14:paraId="0477A277"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1.6222 ± 0.0110</w:t>
            </w:r>
          </w:p>
        </w:tc>
      </w:tr>
      <w:tr w:rsidR="00CC04B2" w:rsidRPr="00CC04B2" w14:paraId="310BD7D2" w14:textId="77777777" w:rsidTr="00CC04B2">
        <w:trPr>
          <w:trHeight w:val="300"/>
        </w:trPr>
        <w:tc>
          <w:tcPr>
            <w:tcW w:w="1429" w:type="dxa"/>
            <w:tcBorders>
              <w:top w:val="nil"/>
              <w:left w:val="nil"/>
              <w:bottom w:val="nil"/>
              <w:right w:val="single" w:sz="4" w:space="0" w:color="auto"/>
            </w:tcBorders>
            <w:shd w:val="clear" w:color="auto" w:fill="auto"/>
            <w:noWrap/>
            <w:vAlign w:val="bottom"/>
            <w:hideMark/>
          </w:tcPr>
          <w:p w14:paraId="2DF222B5"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Z - Axis down</w:t>
            </w:r>
          </w:p>
        </w:tc>
        <w:tc>
          <w:tcPr>
            <w:tcW w:w="1670" w:type="dxa"/>
            <w:tcBorders>
              <w:top w:val="nil"/>
              <w:left w:val="nil"/>
              <w:bottom w:val="nil"/>
              <w:right w:val="single" w:sz="4" w:space="0" w:color="auto"/>
            </w:tcBorders>
            <w:shd w:val="clear" w:color="auto" w:fill="auto"/>
            <w:noWrap/>
            <w:vAlign w:val="bottom"/>
            <w:hideMark/>
          </w:tcPr>
          <w:p w14:paraId="3D2A39D1"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1.6557 ± 0.0065</w:t>
            </w:r>
          </w:p>
        </w:tc>
        <w:tc>
          <w:tcPr>
            <w:tcW w:w="1851" w:type="dxa"/>
            <w:tcBorders>
              <w:top w:val="nil"/>
              <w:left w:val="nil"/>
              <w:bottom w:val="nil"/>
              <w:right w:val="single" w:sz="4" w:space="0" w:color="auto"/>
            </w:tcBorders>
            <w:shd w:val="clear" w:color="auto" w:fill="auto"/>
            <w:noWrap/>
            <w:vAlign w:val="bottom"/>
            <w:hideMark/>
          </w:tcPr>
          <w:p w14:paraId="17F8EC62"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1.6229 ± 0.0047</w:t>
            </w:r>
          </w:p>
        </w:tc>
        <w:tc>
          <w:tcPr>
            <w:tcW w:w="1800" w:type="dxa"/>
            <w:tcBorders>
              <w:top w:val="nil"/>
              <w:left w:val="nil"/>
              <w:bottom w:val="nil"/>
              <w:right w:val="nil"/>
            </w:tcBorders>
            <w:shd w:val="clear" w:color="auto" w:fill="auto"/>
            <w:noWrap/>
            <w:vAlign w:val="bottom"/>
            <w:hideMark/>
          </w:tcPr>
          <w:p w14:paraId="43911CD4" w14:textId="77777777" w:rsidR="00CC04B2" w:rsidRPr="00CC04B2" w:rsidRDefault="00CC04B2" w:rsidP="00CC04B2">
            <w:pPr>
              <w:spacing w:after="0" w:line="240" w:lineRule="auto"/>
              <w:rPr>
                <w:rFonts w:ascii="Calibri" w:eastAsia="Times New Roman" w:hAnsi="Calibri" w:cs="Calibri"/>
                <w:color w:val="000000"/>
                <w:lang w:eastAsia="en-CA"/>
              </w:rPr>
            </w:pPr>
            <w:r w:rsidRPr="00CC04B2">
              <w:rPr>
                <w:rFonts w:ascii="Calibri" w:eastAsia="Times New Roman" w:hAnsi="Calibri" w:cs="Calibri"/>
                <w:color w:val="000000"/>
                <w:lang w:eastAsia="en-CA"/>
              </w:rPr>
              <w:t>1.3500 ± 0.0104</w:t>
            </w:r>
          </w:p>
        </w:tc>
      </w:tr>
    </w:tbl>
    <w:p w14:paraId="600A7787" w14:textId="77777777" w:rsidR="00DF4F89" w:rsidRDefault="00DF4F89" w:rsidP="00F700FD"/>
    <w:p w14:paraId="5D2A3722" w14:textId="52468C34" w:rsidR="0016135D" w:rsidRDefault="000E3F75" w:rsidP="0016135D">
      <w:pPr>
        <w:pStyle w:val="Heading2"/>
        <w:numPr>
          <w:ilvl w:val="1"/>
          <w:numId w:val="1"/>
        </w:numPr>
      </w:pPr>
      <w:bookmarkStart w:id="31" w:name="_Toc528436399"/>
      <w:r>
        <w:t>Experiment</w:t>
      </w:r>
      <w:r w:rsidR="00CC04B2">
        <w:t xml:space="preserve"> 2</w:t>
      </w:r>
      <w:bookmarkEnd w:id="31"/>
    </w:p>
    <w:p w14:paraId="2A5DEB60" w14:textId="7617FBEB" w:rsidR="004C7373" w:rsidRDefault="00304C9D" w:rsidP="00BC714D">
      <w:r>
        <w:t>The purpose of this procedure was to observe the change</w:t>
      </w:r>
      <w:r w:rsidRPr="00304C9D">
        <w:t xml:space="preserve"> </w:t>
      </w:r>
      <w:r>
        <w:t>in output voltage for each axis when the accelerometer was rotated 360 degree around the x-y axis.</w:t>
      </w:r>
      <w:r w:rsidR="008C0E9E">
        <w:t xml:space="preserve"> Output voltages were recorded </w:t>
      </w:r>
      <w:r w:rsidR="005716AD">
        <w:t xml:space="preserve">for </w:t>
      </w:r>
      <w:r w:rsidR="008C0E9E">
        <w:t xml:space="preserve">every 15 degrees </w:t>
      </w:r>
      <w:r w:rsidR="00DC75A3">
        <w:t xml:space="preserve">and then </w:t>
      </w:r>
      <w:r w:rsidR="00997222">
        <w:t xml:space="preserve">converted to g’s using Equation 2. </w:t>
      </w:r>
      <w:r w:rsidR="00E30C08">
        <w:t xml:space="preserve">The gravitational acceleration applied to each axis </w:t>
      </w:r>
      <w:r w:rsidR="00E30C08">
        <w:lastRenderedPageBreak/>
        <w:t xml:space="preserve">was </w:t>
      </w:r>
      <w:r w:rsidR="002B6514">
        <w:t xml:space="preserve">then </w:t>
      </w:r>
      <w:r w:rsidR="00E30C08">
        <w:t>plotted against the degrees of measurement</w:t>
      </w:r>
      <w:r w:rsidR="00F64A55">
        <w:t xml:space="preserve"> as seen in </w:t>
      </w:r>
      <w:r w:rsidR="00F64A55">
        <w:fldChar w:fldCharType="begin"/>
      </w:r>
      <w:r w:rsidR="00F64A55">
        <w:instrText xml:space="preserve"> REF _Ref528406440 \h </w:instrText>
      </w:r>
      <w:r w:rsidR="00F64A55">
        <w:fldChar w:fldCharType="separate"/>
      </w:r>
      <w:r w:rsidR="00F64A55">
        <w:t xml:space="preserve">Figure </w:t>
      </w:r>
      <w:r w:rsidR="00F64A55">
        <w:rPr>
          <w:noProof/>
        </w:rPr>
        <w:t>5</w:t>
      </w:r>
      <w:r w:rsidR="00F64A55">
        <w:fldChar w:fldCharType="end"/>
      </w:r>
      <w:r w:rsidR="00F72F46">
        <w:t>.</w:t>
      </w:r>
      <w:r w:rsidR="00320EFA">
        <w:t xml:space="preserve"> </w:t>
      </w:r>
      <w:r w:rsidR="00082B42">
        <w:t xml:space="preserve">Refer to </w:t>
      </w:r>
      <w:r w:rsidR="00082B42" w:rsidRPr="007D316B">
        <w:t xml:space="preserve">Appendix </w:t>
      </w:r>
      <w:r w:rsidR="007D316B">
        <w:t>C</w:t>
      </w:r>
      <w:r w:rsidR="00082B42">
        <w:t xml:space="preserve"> for calculations and </w:t>
      </w:r>
      <w:r w:rsidR="00844B40">
        <w:fldChar w:fldCharType="begin"/>
      </w:r>
      <w:r w:rsidR="00844B40">
        <w:instrText xml:space="preserve"> REF _Ref528268098 \h </w:instrText>
      </w:r>
      <w:r w:rsidR="00844B40">
        <w:fldChar w:fldCharType="separate"/>
      </w:r>
      <w:r w:rsidR="00844B40">
        <w:t xml:space="preserve">Figure </w:t>
      </w:r>
      <w:r w:rsidR="00844B40">
        <w:rPr>
          <w:noProof/>
        </w:rPr>
        <w:t>3</w:t>
      </w:r>
      <w:r w:rsidR="00844B40">
        <w:fldChar w:fldCharType="end"/>
      </w:r>
      <w:r w:rsidR="00844B40">
        <w:t xml:space="preserve"> for a visual aid on how the experiment was conducted. </w:t>
      </w:r>
    </w:p>
    <w:p w14:paraId="62234B72" w14:textId="77777777" w:rsidR="00543FCD" w:rsidRDefault="00543FCD" w:rsidP="00543FCD">
      <w:pPr>
        <w:jc w:val="center"/>
        <w:rPr>
          <w:noProof/>
        </w:rPr>
      </w:pPr>
    </w:p>
    <w:p w14:paraId="2F09B1C4" w14:textId="77777777" w:rsidR="00543FCD" w:rsidRDefault="00543FCD" w:rsidP="00543FCD">
      <w:pPr>
        <w:keepNext/>
        <w:jc w:val="center"/>
      </w:pPr>
      <w:r>
        <w:rPr>
          <w:noProof/>
        </w:rPr>
        <w:drawing>
          <wp:inline distT="0" distB="0" distL="0" distR="0" wp14:anchorId="3CD0AFE8" wp14:editId="576411C2">
            <wp:extent cx="5324475" cy="3962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188"/>
                    <a:stretch/>
                  </pic:blipFill>
                  <pic:spPr bwMode="auto">
                    <a:xfrm>
                      <a:off x="0" y="0"/>
                      <a:ext cx="5324475" cy="3962400"/>
                    </a:xfrm>
                    <a:prstGeom prst="rect">
                      <a:avLst/>
                    </a:prstGeom>
                    <a:ln>
                      <a:noFill/>
                    </a:ln>
                    <a:extLst>
                      <a:ext uri="{53640926-AAD7-44D8-BBD7-CCE9431645EC}">
                        <a14:shadowObscured xmlns:a14="http://schemas.microsoft.com/office/drawing/2010/main"/>
                      </a:ext>
                    </a:extLst>
                  </pic:spPr>
                </pic:pic>
              </a:graphicData>
            </a:graphic>
          </wp:inline>
        </w:drawing>
      </w:r>
    </w:p>
    <w:p w14:paraId="5D04B43C" w14:textId="47318E96" w:rsidR="00543FCD" w:rsidRDefault="00543FCD" w:rsidP="00543FCD">
      <w:pPr>
        <w:pStyle w:val="Caption"/>
        <w:jc w:val="center"/>
      </w:pPr>
      <w:bookmarkStart w:id="32" w:name="_Ref528406440"/>
      <w:bookmarkStart w:id="33" w:name="_Toc528435700"/>
      <w:r>
        <w:t xml:space="preserve">Figure </w:t>
      </w:r>
      <w:r w:rsidR="007865D8">
        <w:rPr>
          <w:noProof/>
        </w:rPr>
        <w:fldChar w:fldCharType="begin"/>
      </w:r>
      <w:r w:rsidR="007865D8">
        <w:rPr>
          <w:noProof/>
        </w:rPr>
        <w:instrText xml:space="preserve"> SEQ Figure \* ARABIC </w:instrText>
      </w:r>
      <w:r w:rsidR="007865D8">
        <w:rPr>
          <w:noProof/>
        </w:rPr>
        <w:fldChar w:fldCharType="separate"/>
      </w:r>
      <w:r w:rsidR="00925943">
        <w:rPr>
          <w:noProof/>
        </w:rPr>
        <w:t>5</w:t>
      </w:r>
      <w:r w:rsidR="007865D8">
        <w:rPr>
          <w:noProof/>
        </w:rPr>
        <w:fldChar w:fldCharType="end"/>
      </w:r>
      <w:bookmarkEnd w:id="32"/>
      <w:r>
        <w:t>: Graphical representation of the acceleration experience</w:t>
      </w:r>
      <w:r w:rsidR="00F64A55">
        <w:t>d</w:t>
      </w:r>
      <w:r>
        <w:t xml:space="preserve"> by the X,</w:t>
      </w:r>
      <w:r w:rsidR="00987BDB">
        <w:t xml:space="preserve"> </w:t>
      </w:r>
      <w:r>
        <w:t xml:space="preserve">Y and Z axis </w:t>
      </w:r>
      <w:r w:rsidR="00F64A55">
        <w:t xml:space="preserve">for a </w:t>
      </w:r>
      <w:r w:rsidR="00987BDB">
        <w:t>360-degree</w:t>
      </w:r>
      <w:r w:rsidR="00F64A55">
        <w:t xml:space="preserve"> rotation</w:t>
      </w:r>
      <w:bookmarkEnd w:id="33"/>
      <w:r w:rsidR="00F64A55">
        <w:t xml:space="preserve"> </w:t>
      </w:r>
    </w:p>
    <w:p w14:paraId="408CD56F" w14:textId="2211E19C" w:rsidR="00F56F23" w:rsidRDefault="000E3F75" w:rsidP="00F56F23">
      <w:pPr>
        <w:pStyle w:val="Heading2"/>
        <w:numPr>
          <w:ilvl w:val="1"/>
          <w:numId w:val="1"/>
        </w:numPr>
      </w:pPr>
      <w:bookmarkStart w:id="34" w:name="_Toc528436400"/>
      <w:r>
        <w:t>Experiment</w:t>
      </w:r>
      <w:r w:rsidR="00F56F23">
        <w:t xml:space="preserve"> 3</w:t>
      </w:r>
      <w:bookmarkEnd w:id="34"/>
    </w:p>
    <w:p w14:paraId="74BD1982" w14:textId="4898734E" w:rsidR="00A2361D" w:rsidRDefault="006D51BA" w:rsidP="00D96638">
      <w:r>
        <w:t>The accelerometer was then treated as a pendulum and the relationship between the period of the swing and the gravitational acceleration applied to each axis was observed.</w:t>
      </w:r>
      <w:r w:rsidR="00164CD9">
        <w:t xml:space="preserve"> Two trials took place in which the pendulum was displaced by an angle of 15 and 30 degrees</w:t>
      </w:r>
      <w:r w:rsidR="00452E4B">
        <w:t xml:space="preserve">. </w:t>
      </w:r>
      <w:r w:rsidR="004570E2">
        <w:t>O</w:t>
      </w:r>
      <w:r w:rsidR="00D71B4D">
        <w:t>utput voltages</w:t>
      </w:r>
      <w:r w:rsidR="004570E2">
        <w:t xml:space="preserve"> for each axis</w:t>
      </w:r>
      <w:r w:rsidR="004B4CC1">
        <w:t xml:space="preserve"> were</w:t>
      </w:r>
      <w:r w:rsidR="00D71B4D">
        <w:t xml:space="preserve"> recorded at intervals of 0.1 seconds for a tot</w:t>
      </w:r>
      <w:r w:rsidR="004B4CC1">
        <w:t>al length of 8 seconds</w:t>
      </w:r>
      <w:r w:rsidR="00083244">
        <w:t>.</w:t>
      </w:r>
      <w:r w:rsidR="00452E4B">
        <w:t xml:space="preserve"> </w:t>
      </w:r>
      <w:r w:rsidR="00083244">
        <w:t xml:space="preserve">This data was then </w:t>
      </w:r>
      <w:r w:rsidR="00452E4B">
        <w:t>converted to g’s using Equation 2</w:t>
      </w:r>
      <w:r w:rsidR="00083244">
        <w:t xml:space="preserve"> and plotted against time. </w:t>
      </w:r>
      <w:r w:rsidR="00351E6C">
        <w:t xml:space="preserve">The theoretical value for the acceleration was </w:t>
      </w:r>
      <w:r w:rsidR="003B0570">
        <w:t>the</w:t>
      </w:r>
      <w:r w:rsidR="00F671BF">
        <w:t>n</w:t>
      </w:r>
      <w:r w:rsidR="003B0570">
        <w:t xml:space="preserve"> calculated </w:t>
      </w:r>
      <w:r w:rsidR="00351E6C">
        <w:t xml:space="preserve">using </w:t>
      </w:r>
      <w:r w:rsidR="002C37C9">
        <w:t>Equation 1</w:t>
      </w:r>
      <w:r w:rsidR="00A84126">
        <w:t xml:space="preserve"> and compared to the experimental data.</w:t>
      </w:r>
      <w:r w:rsidR="003B0570">
        <w:t xml:space="preserve"> Refer to </w:t>
      </w:r>
      <w:r w:rsidR="00DA73BF" w:rsidRPr="00DA73BF">
        <w:t xml:space="preserve">Appendix C </w:t>
      </w:r>
      <w:r w:rsidR="003B0570" w:rsidRPr="00DA73BF">
        <w:t>for</w:t>
      </w:r>
      <w:r w:rsidR="003B0570">
        <w:t xml:space="preserve"> calculations and </w:t>
      </w:r>
      <w:r w:rsidR="00565546">
        <w:fldChar w:fldCharType="begin"/>
      </w:r>
      <w:r w:rsidR="00565546">
        <w:instrText xml:space="preserve"> REF _Ref528268100 \h </w:instrText>
      </w:r>
      <w:r w:rsidR="00565546">
        <w:fldChar w:fldCharType="separate"/>
      </w:r>
      <w:r w:rsidR="00565546">
        <w:t xml:space="preserve">Figure </w:t>
      </w:r>
      <w:r w:rsidR="00565546">
        <w:rPr>
          <w:noProof/>
        </w:rPr>
        <w:t>4</w:t>
      </w:r>
      <w:r w:rsidR="00565546">
        <w:fldChar w:fldCharType="end"/>
      </w:r>
      <w:r w:rsidR="00565546">
        <w:t xml:space="preserve"> for a visual aid on how the </w:t>
      </w:r>
      <w:r w:rsidR="00D96638">
        <w:t xml:space="preserve">experimental was conducted. </w:t>
      </w:r>
      <w:r w:rsidR="00E273D9">
        <w:t>Graphical representations for the</w:t>
      </w:r>
      <w:r w:rsidR="0029369E">
        <w:t xml:space="preserve"> experimental and theoretical accelerations </w:t>
      </w:r>
      <w:r w:rsidR="00EC2828">
        <w:t>applied to the x</w:t>
      </w:r>
      <w:r w:rsidR="00D96638">
        <w:t xml:space="preserve">, y and z axis </w:t>
      </w:r>
      <w:r w:rsidR="0029369E">
        <w:t xml:space="preserve">can be found in </w:t>
      </w:r>
      <w:r w:rsidR="0069708A">
        <w:fldChar w:fldCharType="begin"/>
      </w:r>
      <w:r w:rsidR="0069708A">
        <w:instrText xml:space="preserve"> REF _Ref528408230 \h </w:instrText>
      </w:r>
      <w:r w:rsidR="0069708A">
        <w:fldChar w:fldCharType="separate"/>
      </w:r>
      <w:r w:rsidR="0069708A">
        <w:t xml:space="preserve">Figure </w:t>
      </w:r>
      <w:r w:rsidR="0069708A">
        <w:rPr>
          <w:noProof/>
        </w:rPr>
        <w:t>6</w:t>
      </w:r>
      <w:r w:rsidR="0069708A">
        <w:fldChar w:fldCharType="end"/>
      </w:r>
      <w:r w:rsidR="0069708A">
        <w:t xml:space="preserve">, </w:t>
      </w:r>
      <w:r w:rsidR="0069708A">
        <w:fldChar w:fldCharType="begin"/>
      </w:r>
      <w:r w:rsidR="0069708A">
        <w:instrText xml:space="preserve"> REF _Ref528408232 \h </w:instrText>
      </w:r>
      <w:r w:rsidR="0069708A">
        <w:fldChar w:fldCharType="separate"/>
      </w:r>
      <w:r w:rsidR="0069708A">
        <w:t xml:space="preserve">Figure </w:t>
      </w:r>
      <w:r w:rsidR="0069708A">
        <w:rPr>
          <w:noProof/>
        </w:rPr>
        <w:t>7</w:t>
      </w:r>
      <w:r w:rsidR="0069708A">
        <w:fldChar w:fldCharType="end"/>
      </w:r>
      <w:r w:rsidR="0069708A">
        <w:t xml:space="preserve">, and </w:t>
      </w:r>
      <w:r w:rsidR="0069708A">
        <w:fldChar w:fldCharType="begin"/>
      </w:r>
      <w:r w:rsidR="0069708A">
        <w:instrText xml:space="preserve"> REF _Ref528408234 \h </w:instrText>
      </w:r>
      <w:r w:rsidR="0069708A">
        <w:fldChar w:fldCharType="separate"/>
      </w:r>
      <w:r w:rsidR="0069708A">
        <w:t xml:space="preserve">Figure </w:t>
      </w:r>
      <w:r w:rsidR="0069708A">
        <w:rPr>
          <w:noProof/>
        </w:rPr>
        <w:t>8</w:t>
      </w:r>
      <w:r w:rsidR="0069708A">
        <w:fldChar w:fldCharType="end"/>
      </w:r>
      <w:r w:rsidR="0069708A">
        <w:t xml:space="preserve"> </w:t>
      </w:r>
      <w:r w:rsidR="00D96638">
        <w:t>respectively</w:t>
      </w:r>
      <w:r w:rsidR="003B0570">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9708A" w14:paraId="6557D458" w14:textId="77777777" w:rsidTr="0069708A">
        <w:trPr>
          <w:jc w:val="center"/>
        </w:trPr>
        <w:tc>
          <w:tcPr>
            <w:tcW w:w="9350" w:type="dxa"/>
          </w:tcPr>
          <w:p w14:paraId="33C075CD" w14:textId="77777777" w:rsidR="0069708A" w:rsidRDefault="0069708A" w:rsidP="0069708A">
            <w:pPr>
              <w:keepNext/>
              <w:jc w:val="center"/>
            </w:pPr>
            <w:r>
              <w:rPr>
                <w:noProof/>
              </w:rPr>
              <w:lastRenderedPageBreak/>
              <w:drawing>
                <wp:inline distT="0" distB="0" distL="0" distR="0" wp14:anchorId="231707D3" wp14:editId="4593E1A0">
                  <wp:extent cx="4336981" cy="3381375"/>
                  <wp:effectExtent l="0" t="0" r="6985" b="0"/>
                  <wp:docPr id="10" name="Picture 10"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_x.PNG"/>
                          <pic:cNvPicPr/>
                        </pic:nvPicPr>
                        <pic:blipFill>
                          <a:blip r:embed="rId15">
                            <a:extLst>
                              <a:ext uri="{28A0092B-C50C-407E-A947-70E740481C1C}">
                                <a14:useLocalDpi xmlns:a14="http://schemas.microsoft.com/office/drawing/2010/main" val="0"/>
                              </a:ext>
                            </a:extLst>
                          </a:blip>
                          <a:stretch>
                            <a:fillRect/>
                          </a:stretch>
                        </pic:blipFill>
                        <pic:spPr>
                          <a:xfrm>
                            <a:off x="0" y="0"/>
                            <a:ext cx="4339258" cy="3383151"/>
                          </a:xfrm>
                          <a:prstGeom prst="rect">
                            <a:avLst/>
                          </a:prstGeom>
                        </pic:spPr>
                      </pic:pic>
                    </a:graphicData>
                  </a:graphic>
                </wp:inline>
              </w:drawing>
            </w:r>
          </w:p>
          <w:p w14:paraId="4CA27786" w14:textId="43DB1EA4" w:rsidR="0069708A" w:rsidRDefault="0069708A" w:rsidP="0069708A">
            <w:pPr>
              <w:pStyle w:val="Caption"/>
              <w:jc w:val="center"/>
            </w:pPr>
            <w:bookmarkStart w:id="35" w:name="_Ref528408230"/>
            <w:bookmarkStart w:id="36" w:name="_Toc528435701"/>
            <w:r>
              <w:t xml:space="preserve">Figure </w:t>
            </w:r>
            <w:r w:rsidR="007865D8">
              <w:rPr>
                <w:noProof/>
              </w:rPr>
              <w:fldChar w:fldCharType="begin"/>
            </w:r>
            <w:r w:rsidR="007865D8">
              <w:rPr>
                <w:noProof/>
              </w:rPr>
              <w:instrText xml:space="preserve"> SEQ Figure \* ARABIC </w:instrText>
            </w:r>
            <w:r w:rsidR="007865D8">
              <w:rPr>
                <w:noProof/>
              </w:rPr>
              <w:fldChar w:fldCharType="separate"/>
            </w:r>
            <w:r w:rsidR="00925943">
              <w:rPr>
                <w:noProof/>
              </w:rPr>
              <w:t>6</w:t>
            </w:r>
            <w:r w:rsidR="007865D8">
              <w:rPr>
                <w:noProof/>
              </w:rPr>
              <w:fldChar w:fldCharType="end"/>
            </w:r>
            <w:bookmarkEnd w:id="35"/>
            <w:r>
              <w:t xml:space="preserve">: </w:t>
            </w:r>
            <w:r w:rsidRPr="00A32996">
              <w:t>Tangential acceleration observed in the X axis with a displacement of 15 and 30 degrees</w:t>
            </w:r>
            <w:bookmarkEnd w:id="36"/>
          </w:p>
          <w:p w14:paraId="1B3F4572" w14:textId="6E51A136" w:rsidR="009E0164" w:rsidRPr="009E0164" w:rsidRDefault="009E0164" w:rsidP="009E0164"/>
        </w:tc>
      </w:tr>
      <w:tr w:rsidR="0069708A" w14:paraId="686D58FA" w14:textId="77777777" w:rsidTr="0069708A">
        <w:trPr>
          <w:jc w:val="center"/>
        </w:trPr>
        <w:tc>
          <w:tcPr>
            <w:tcW w:w="9350" w:type="dxa"/>
          </w:tcPr>
          <w:p w14:paraId="546CA8F3" w14:textId="77777777" w:rsidR="0069708A" w:rsidRDefault="0069708A" w:rsidP="0069708A">
            <w:pPr>
              <w:keepNext/>
              <w:jc w:val="center"/>
            </w:pPr>
            <w:r>
              <w:rPr>
                <w:noProof/>
              </w:rPr>
              <w:drawing>
                <wp:inline distT="0" distB="0" distL="0" distR="0" wp14:anchorId="34037802" wp14:editId="041FB979">
                  <wp:extent cx="4365496" cy="3372592"/>
                  <wp:effectExtent l="0" t="0" r="0" b="0"/>
                  <wp:docPr id="16" name="Picture 1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_y.PNG"/>
                          <pic:cNvPicPr/>
                        </pic:nvPicPr>
                        <pic:blipFill>
                          <a:blip r:embed="rId16">
                            <a:extLst>
                              <a:ext uri="{28A0092B-C50C-407E-A947-70E740481C1C}">
                                <a14:useLocalDpi xmlns:a14="http://schemas.microsoft.com/office/drawing/2010/main" val="0"/>
                              </a:ext>
                            </a:extLst>
                          </a:blip>
                          <a:stretch>
                            <a:fillRect/>
                          </a:stretch>
                        </pic:blipFill>
                        <pic:spPr>
                          <a:xfrm>
                            <a:off x="0" y="0"/>
                            <a:ext cx="4370120" cy="3376164"/>
                          </a:xfrm>
                          <a:prstGeom prst="rect">
                            <a:avLst/>
                          </a:prstGeom>
                        </pic:spPr>
                      </pic:pic>
                    </a:graphicData>
                  </a:graphic>
                </wp:inline>
              </w:drawing>
            </w:r>
          </w:p>
          <w:p w14:paraId="757A1B11" w14:textId="11C4DC70" w:rsidR="0069708A" w:rsidRDefault="0069708A" w:rsidP="0069708A">
            <w:pPr>
              <w:pStyle w:val="Caption"/>
              <w:jc w:val="center"/>
            </w:pPr>
            <w:bookmarkStart w:id="37" w:name="_Ref528408232"/>
            <w:bookmarkStart w:id="38" w:name="_Toc528435702"/>
            <w:r>
              <w:t xml:space="preserve">Figure </w:t>
            </w:r>
            <w:r w:rsidR="007865D8">
              <w:rPr>
                <w:noProof/>
              </w:rPr>
              <w:fldChar w:fldCharType="begin"/>
            </w:r>
            <w:r w:rsidR="007865D8">
              <w:rPr>
                <w:noProof/>
              </w:rPr>
              <w:instrText xml:space="preserve"> SEQ Figure \* ARABIC </w:instrText>
            </w:r>
            <w:r w:rsidR="007865D8">
              <w:rPr>
                <w:noProof/>
              </w:rPr>
              <w:fldChar w:fldCharType="separate"/>
            </w:r>
            <w:r w:rsidR="00925943">
              <w:rPr>
                <w:noProof/>
              </w:rPr>
              <w:t>7</w:t>
            </w:r>
            <w:r w:rsidR="007865D8">
              <w:rPr>
                <w:noProof/>
              </w:rPr>
              <w:fldChar w:fldCharType="end"/>
            </w:r>
            <w:bookmarkEnd w:id="37"/>
            <w:r>
              <w:t>:</w:t>
            </w:r>
            <w:r w:rsidRPr="008340BA">
              <w:t>Tangential acceleration observed in the Y axis with a displacement of 15 and 30 degrees</w:t>
            </w:r>
            <w:bookmarkEnd w:id="38"/>
          </w:p>
        </w:tc>
      </w:tr>
      <w:tr w:rsidR="0069708A" w14:paraId="59BC8C67" w14:textId="77777777" w:rsidTr="0069708A">
        <w:trPr>
          <w:jc w:val="center"/>
        </w:trPr>
        <w:tc>
          <w:tcPr>
            <w:tcW w:w="9350" w:type="dxa"/>
          </w:tcPr>
          <w:p w14:paraId="79EBCA19" w14:textId="77777777" w:rsidR="0069708A" w:rsidRDefault="0069708A" w:rsidP="0069708A">
            <w:pPr>
              <w:keepNext/>
              <w:jc w:val="center"/>
            </w:pPr>
            <w:r>
              <w:rPr>
                <w:noProof/>
              </w:rPr>
              <w:lastRenderedPageBreak/>
              <w:drawing>
                <wp:inline distT="0" distB="0" distL="0" distR="0" wp14:anchorId="399469E7" wp14:editId="0DAF9F88">
                  <wp:extent cx="4465122" cy="3497397"/>
                  <wp:effectExtent l="0" t="0" r="0" b="8255"/>
                  <wp:docPr id="17" name="Picture 17"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_z.PNG"/>
                          <pic:cNvPicPr/>
                        </pic:nvPicPr>
                        <pic:blipFill>
                          <a:blip r:embed="rId17">
                            <a:extLst>
                              <a:ext uri="{28A0092B-C50C-407E-A947-70E740481C1C}">
                                <a14:useLocalDpi xmlns:a14="http://schemas.microsoft.com/office/drawing/2010/main" val="0"/>
                              </a:ext>
                            </a:extLst>
                          </a:blip>
                          <a:stretch>
                            <a:fillRect/>
                          </a:stretch>
                        </pic:blipFill>
                        <pic:spPr>
                          <a:xfrm>
                            <a:off x="0" y="0"/>
                            <a:ext cx="4474642" cy="3504854"/>
                          </a:xfrm>
                          <a:prstGeom prst="rect">
                            <a:avLst/>
                          </a:prstGeom>
                        </pic:spPr>
                      </pic:pic>
                    </a:graphicData>
                  </a:graphic>
                </wp:inline>
              </w:drawing>
            </w:r>
          </w:p>
          <w:p w14:paraId="3E7CB482" w14:textId="4CABD2C8" w:rsidR="0069708A" w:rsidRDefault="0069708A" w:rsidP="0069708A">
            <w:pPr>
              <w:pStyle w:val="Caption"/>
              <w:jc w:val="center"/>
            </w:pPr>
            <w:bookmarkStart w:id="39" w:name="_Ref528408234"/>
            <w:bookmarkStart w:id="40" w:name="_Toc528435703"/>
            <w:r>
              <w:t xml:space="preserve">Figure </w:t>
            </w:r>
            <w:r w:rsidR="007865D8">
              <w:rPr>
                <w:noProof/>
              </w:rPr>
              <w:fldChar w:fldCharType="begin"/>
            </w:r>
            <w:r w:rsidR="007865D8">
              <w:rPr>
                <w:noProof/>
              </w:rPr>
              <w:instrText xml:space="preserve"> SEQ Figure \* ARABIC </w:instrText>
            </w:r>
            <w:r w:rsidR="007865D8">
              <w:rPr>
                <w:noProof/>
              </w:rPr>
              <w:fldChar w:fldCharType="separate"/>
            </w:r>
            <w:r w:rsidR="00925943">
              <w:rPr>
                <w:noProof/>
              </w:rPr>
              <w:t>8</w:t>
            </w:r>
            <w:r w:rsidR="007865D8">
              <w:rPr>
                <w:noProof/>
              </w:rPr>
              <w:fldChar w:fldCharType="end"/>
            </w:r>
            <w:bookmarkEnd w:id="39"/>
            <w:r>
              <w:t xml:space="preserve">: </w:t>
            </w:r>
            <w:r w:rsidRPr="00F1759A">
              <w:t>Tangential acceleration observed in the Z axis with a displacement of 15 and 30 degrees</w:t>
            </w:r>
            <w:bookmarkEnd w:id="40"/>
          </w:p>
          <w:p w14:paraId="45FB6E20" w14:textId="0FD02088" w:rsidR="009E0164" w:rsidRPr="009E0164" w:rsidRDefault="009E0164" w:rsidP="009E0164"/>
        </w:tc>
      </w:tr>
    </w:tbl>
    <w:p w14:paraId="3065665D" w14:textId="0313E3CC" w:rsidR="009D0FC7" w:rsidRDefault="00E64E6A" w:rsidP="00F517F6">
      <w:r>
        <w:t xml:space="preserve">The theoretical period and the experimental period </w:t>
      </w:r>
      <w:r w:rsidR="006E23FD">
        <w:t>were</w:t>
      </w:r>
      <w:r>
        <w:t xml:space="preserve"> then calculat</w:t>
      </w:r>
      <w:r w:rsidR="000671BA">
        <w:t xml:space="preserve">ed and compared. </w:t>
      </w:r>
      <w:r w:rsidR="007737FC">
        <w:t xml:space="preserve">The </w:t>
      </w:r>
      <w:r w:rsidR="00483184">
        <w:t xml:space="preserve">experimental period was determined by finding the local maximum </w:t>
      </w:r>
      <w:r w:rsidR="00167C3F">
        <w:t>and the times in which they occurred</w:t>
      </w:r>
      <w:r w:rsidR="00CA7BDE">
        <w:t xml:space="preserve">, then subtracting </w:t>
      </w:r>
      <w:r w:rsidR="00167C3F">
        <w:t>the difference</w:t>
      </w:r>
      <w:r w:rsidR="00CA7BDE">
        <w:t>s</w:t>
      </w:r>
      <w:r w:rsidR="00167C3F">
        <w:t xml:space="preserve"> between these points and calculating the mean. </w:t>
      </w:r>
      <w:r w:rsidR="006E6218">
        <w:t xml:space="preserve">The theoretical period was calculated </w:t>
      </w:r>
      <w:r w:rsidR="005A1A00">
        <w:t xml:space="preserve">using Equation 3. All calculations can be found </w:t>
      </w:r>
      <w:r w:rsidR="005A1A00" w:rsidRPr="003537E9">
        <w:t xml:space="preserve">in Appendix </w:t>
      </w:r>
      <w:r w:rsidR="003537E9" w:rsidRPr="003537E9">
        <w:t>C</w:t>
      </w:r>
      <w:r w:rsidR="005A1A00" w:rsidRPr="003537E9">
        <w:t xml:space="preserve"> and</w:t>
      </w:r>
      <w:r w:rsidR="005A1A00">
        <w:t xml:space="preserve"> a </w:t>
      </w:r>
      <w:r w:rsidR="009D0FC7">
        <w:t>summary of the findings can be found in</w:t>
      </w:r>
      <w:r w:rsidR="00555AF4">
        <w:t xml:space="preserve"> </w:t>
      </w:r>
      <w:r w:rsidR="000A7475">
        <w:fldChar w:fldCharType="begin"/>
      </w:r>
      <w:r w:rsidR="000A7475">
        <w:instrText xml:space="preserve"> REF _Ref528274421 \h </w:instrText>
      </w:r>
      <w:r w:rsidR="000A7475">
        <w:fldChar w:fldCharType="separate"/>
      </w:r>
      <w:r w:rsidR="000A7475">
        <w:t xml:space="preserve">Table </w:t>
      </w:r>
      <w:r w:rsidR="000A7475">
        <w:rPr>
          <w:noProof/>
        </w:rPr>
        <w:t>2</w:t>
      </w:r>
      <w:r w:rsidR="000A7475">
        <w:fldChar w:fldCharType="end"/>
      </w:r>
      <w:r w:rsidR="00555AF4">
        <w:t>.</w:t>
      </w:r>
    </w:p>
    <w:p w14:paraId="0E4D14B2" w14:textId="285DE918" w:rsidR="000A7475" w:rsidRDefault="000A7475" w:rsidP="000A7475">
      <w:pPr>
        <w:pStyle w:val="Caption"/>
        <w:keepNext/>
      </w:pPr>
      <w:bookmarkStart w:id="41" w:name="_Ref528274421"/>
      <w:bookmarkStart w:id="42" w:name="_Toc528435952"/>
      <w:r>
        <w:t xml:space="preserve">Table </w:t>
      </w:r>
      <w:r w:rsidR="00F13F39">
        <w:rPr>
          <w:noProof/>
        </w:rPr>
        <w:fldChar w:fldCharType="begin"/>
      </w:r>
      <w:r w:rsidR="00F13F39">
        <w:rPr>
          <w:noProof/>
        </w:rPr>
        <w:instrText xml:space="preserve"> SEQ Table \* ARABIC </w:instrText>
      </w:r>
      <w:r w:rsidR="00F13F39">
        <w:rPr>
          <w:noProof/>
        </w:rPr>
        <w:fldChar w:fldCharType="separate"/>
      </w:r>
      <w:r w:rsidR="00C97E45">
        <w:rPr>
          <w:noProof/>
        </w:rPr>
        <w:t>2</w:t>
      </w:r>
      <w:r w:rsidR="00F13F39">
        <w:rPr>
          <w:noProof/>
        </w:rPr>
        <w:fldChar w:fldCharType="end"/>
      </w:r>
      <w:bookmarkEnd w:id="41"/>
      <w:r>
        <w:t>: Experimental and Theoretical period</w:t>
      </w:r>
      <w:r w:rsidR="009E0164">
        <w:t>s</w:t>
      </w:r>
      <w:r>
        <w:t xml:space="preserve"> for </w:t>
      </w:r>
      <w:r w:rsidR="00C17AB8">
        <w:t>a</w:t>
      </w:r>
      <w:r>
        <w:t xml:space="preserve"> pendulum</w:t>
      </w:r>
      <w:r w:rsidR="009E0164">
        <w:t xml:space="preserve"> </w:t>
      </w:r>
      <w:r>
        <w:t>with a displacement of 15 and 30 degrees</w:t>
      </w:r>
      <w:bookmarkEnd w:id="42"/>
    </w:p>
    <w:tbl>
      <w:tblPr>
        <w:tblW w:w="5400" w:type="dxa"/>
        <w:jc w:val="center"/>
        <w:tblLook w:val="04A0" w:firstRow="1" w:lastRow="0" w:firstColumn="1" w:lastColumn="0" w:noHBand="0" w:noVBand="1"/>
      </w:tblPr>
      <w:tblGrid>
        <w:gridCol w:w="841"/>
        <w:gridCol w:w="576"/>
        <w:gridCol w:w="2040"/>
        <w:gridCol w:w="1943"/>
      </w:tblGrid>
      <w:tr w:rsidR="00F00FE1" w:rsidRPr="00F00FE1" w14:paraId="55BCADEC" w14:textId="77777777" w:rsidTr="00AD6DE7">
        <w:trPr>
          <w:trHeight w:val="300"/>
          <w:jc w:val="center"/>
        </w:trPr>
        <w:tc>
          <w:tcPr>
            <w:tcW w:w="841" w:type="dxa"/>
            <w:tcBorders>
              <w:top w:val="nil"/>
              <w:left w:val="nil"/>
              <w:bottom w:val="single" w:sz="4" w:space="0" w:color="auto"/>
              <w:right w:val="single" w:sz="4" w:space="0" w:color="auto"/>
            </w:tcBorders>
            <w:shd w:val="clear" w:color="auto" w:fill="auto"/>
            <w:noWrap/>
            <w:vAlign w:val="bottom"/>
            <w:hideMark/>
          </w:tcPr>
          <w:p w14:paraId="7332D4BE" w14:textId="77777777" w:rsidR="00F00FE1" w:rsidRPr="00F00FE1" w:rsidRDefault="00F00FE1" w:rsidP="00F00FE1">
            <w:pPr>
              <w:spacing w:after="0" w:line="240" w:lineRule="auto"/>
              <w:rPr>
                <w:rFonts w:ascii="Calibri" w:eastAsia="Times New Roman" w:hAnsi="Calibri" w:cs="Calibri"/>
                <w:color w:val="000000"/>
                <w:lang w:eastAsia="en-CA"/>
              </w:rPr>
            </w:pPr>
            <w:r w:rsidRPr="00F00FE1">
              <w:rPr>
                <w:rFonts w:ascii="Calibri" w:eastAsia="Times New Roman" w:hAnsi="Calibri" w:cs="Calibri"/>
                <w:color w:val="000000"/>
                <w:lang w:eastAsia="en-CA"/>
              </w:rPr>
              <w:t>degree</w:t>
            </w:r>
          </w:p>
        </w:tc>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00186EB2"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Axis</w:t>
            </w:r>
          </w:p>
        </w:tc>
        <w:tc>
          <w:tcPr>
            <w:tcW w:w="2040" w:type="dxa"/>
            <w:tcBorders>
              <w:top w:val="nil"/>
              <w:left w:val="single" w:sz="4" w:space="0" w:color="auto"/>
              <w:bottom w:val="single" w:sz="4" w:space="0" w:color="auto"/>
              <w:right w:val="nil"/>
            </w:tcBorders>
            <w:shd w:val="clear" w:color="auto" w:fill="auto"/>
            <w:noWrap/>
            <w:vAlign w:val="bottom"/>
            <w:hideMark/>
          </w:tcPr>
          <w:p w14:paraId="445B44E8" w14:textId="55E815CB"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Experimental period</w:t>
            </w:r>
            <w:r w:rsidR="00E84929">
              <w:rPr>
                <w:rFonts w:ascii="Calibri" w:eastAsia="Times New Roman" w:hAnsi="Calibri" w:cs="Calibri"/>
                <w:color w:val="000000"/>
                <w:lang w:eastAsia="en-CA"/>
              </w:rPr>
              <w:t xml:space="preserve"> (s)</w:t>
            </w:r>
          </w:p>
        </w:tc>
        <w:tc>
          <w:tcPr>
            <w:tcW w:w="1943" w:type="dxa"/>
            <w:tcBorders>
              <w:top w:val="nil"/>
              <w:left w:val="nil"/>
              <w:bottom w:val="single" w:sz="4" w:space="0" w:color="auto"/>
              <w:right w:val="nil"/>
            </w:tcBorders>
            <w:shd w:val="clear" w:color="auto" w:fill="auto"/>
            <w:noWrap/>
            <w:vAlign w:val="bottom"/>
            <w:hideMark/>
          </w:tcPr>
          <w:p w14:paraId="7C6F527E" w14:textId="49ECC38F"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Theoretical period</w:t>
            </w:r>
            <w:r w:rsidR="00E84929">
              <w:rPr>
                <w:rFonts w:ascii="Calibri" w:eastAsia="Times New Roman" w:hAnsi="Calibri" w:cs="Calibri"/>
                <w:color w:val="000000"/>
                <w:lang w:eastAsia="en-CA"/>
              </w:rPr>
              <w:t xml:space="preserve"> (s)</w:t>
            </w:r>
          </w:p>
        </w:tc>
      </w:tr>
      <w:tr w:rsidR="00F00FE1" w:rsidRPr="00F00FE1" w14:paraId="0A426664" w14:textId="77777777" w:rsidTr="00AD6DE7">
        <w:trPr>
          <w:trHeight w:val="300"/>
          <w:jc w:val="center"/>
        </w:trPr>
        <w:tc>
          <w:tcPr>
            <w:tcW w:w="841" w:type="dxa"/>
            <w:vMerge w:val="restart"/>
            <w:tcBorders>
              <w:top w:val="single" w:sz="4" w:space="0" w:color="auto"/>
              <w:left w:val="nil"/>
              <w:bottom w:val="nil"/>
              <w:right w:val="single" w:sz="4" w:space="0" w:color="auto"/>
            </w:tcBorders>
            <w:shd w:val="clear" w:color="auto" w:fill="auto"/>
            <w:noWrap/>
            <w:vAlign w:val="center"/>
            <w:hideMark/>
          </w:tcPr>
          <w:p w14:paraId="42692434"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15</w:t>
            </w:r>
          </w:p>
        </w:tc>
        <w:tc>
          <w:tcPr>
            <w:tcW w:w="576" w:type="dxa"/>
            <w:tcBorders>
              <w:top w:val="single" w:sz="4" w:space="0" w:color="auto"/>
              <w:left w:val="single" w:sz="4" w:space="0" w:color="auto"/>
              <w:bottom w:val="nil"/>
              <w:right w:val="single" w:sz="4" w:space="0" w:color="auto"/>
            </w:tcBorders>
            <w:shd w:val="clear" w:color="auto" w:fill="auto"/>
            <w:noWrap/>
            <w:vAlign w:val="bottom"/>
            <w:hideMark/>
          </w:tcPr>
          <w:p w14:paraId="569EC731"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x</w:t>
            </w:r>
          </w:p>
        </w:tc>
        <w:tc>
          <w:tcPr>
            <w:tcW w:w="2040" w:type="dxa"/>
            <w:tcBorders>
              <w:top w:val="single" w:sz="4" w:space="0" w:color="auto"/>
              <w:left w:val="single" w:sz="4" w:space="0" w:color="auto"/>
              <w:bottom w:val="nil"/>
              <w:right w:val="nil"/>
            </w:tcBorders>
            <w:shd w:val="clear" w:color="auto" w:fill="auto"/>
            <w:noWrap/>
            <w:vAlign w:val="bottom"/>
            <w:hideMark/>
          </w:tcPr>
          <w:p w14:paraId="244C76A6" w14:textId="62CE087D"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6</w:t>
            </w:r>
            <w:r w:rsidR="00E84929">
              <w:rPr>
                <w:rFonts w:ascii="Calibri" w:eastAsia="Times New Roman" w:hAnsi="Calibri" w:cs="Calibri"/>
                <w:color w:val="000000"/>
                <w:lang w:eastAsia="en-CA"/>
              </w:rPr>
              <w:t>00</w:t>
            </w:r>
          </w:p>
        </w:tc>
        <w:tc>
          <w:tcPr>
            <w:tcW w:w="1943" w:type="dxa"/>
            <w:tcBorders>
              <w:top w:val="single" w:sz="4" w:space="0" w:color="auto"/>
              <w:left w:val="nil"/>
              <w:bottom w:val="nil"/>
              <w:right w:val="nil"/>
            </w:tcBorders>
            <w:shd w:val="clear" w:color="auto" w:fill="auto"/>
            <w:noWrap/>
            <w:vAlign w:val="bottom"/>
            <w:hideMark/>
          </w:tcPr>
          <w:p w14:paraId="24707B99"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2908</w:t>
            </w:r>
          </w:p>
        </w:tc>
      </w:tr>
      <w:tr w:rsidR="00F00FE1" w:rsidRPr="00F00FE1" w14:paraId="0FC6F904" w14:textId="77777777" w:rsidTr="00F00FE1">
        <w:trPr>
          <w:trHeight w:val="300"/>
          <w:jc w:val="center"/>
        </w:trPr>
        <w:tc>
          <w:tcPr>
            <w:tcW w:w="841" w:type="dxa"/>
            <w:vMerge/>
            <w:tcBorders>
              <w:top w:val="nil"/>
              <w:left w:val="nil"/>
              <w:bottom w:val="nil"/>
              <w:right w:val="single" w:sz="4" w:space="0" w:color="auto"/>
            </w:tcBorders>
            <w:vAlign w:val="center"/>
            <w:hideMark/>
          </w:tcPr>
          <w:p w14:paraId="305EBA95" w14:textId="77777777" w:rsidR="00F00FE1" w:rsidRPr="00F00FE1" w:rsidRDefault="00F00FE1" w:rsidP="00F00FE1">
            <w:pPr>
              <w:spacing w:after="0" w:line="240" w:lineRule="auto"/>
              <w:rPr>
                <w:rFonts w:ascii="Calibri" w:eastAsia="Times New Roman" w:hAnsi="Calibri" w:cs="Calibri"/>
                <w:color w:val="000000"/>
                <w:lang w:eastAsia="en-CA"/>
              </w:rPr>
            </w:pPr>
          </w:p>
        </w:tc>
        <w:tc>
          <w:tcPr>
            <w:tcW w:w="576" w:type="dxa"/>
            <w:tcBorders>
              <w:top w:val="nil"/>
              <w:left w:val="single" w:sz="4" w:space="0" w:color="auto"/>
              <w:bottom w:val="nil"/>
              <w:right w:val="single" w:sz="4" w:space="0" w:color="auto"/>
            </w:tcBorders>
            <w:shd w:val="clear" w:color="auto" w:fill="auto"/>
            <w:noWrap/>
            <w:vAlign w:val="bottom"/>
            <w:hideMark/>
          </w:tcPr>
          <w:p w14:paraId="3D28BF12"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y</w:t>
            </w:r>
          </w:p>
        </w:tc>
        <w:tc>
          <w:tcPr>
            <w:tcW w:w="2040" w:type="dxa"/>
            <w:tcBorders>
              <w:top w:val="nil"/>
              <w:left w:val="single" w:sz="4" w:space="0" w:color="auto"/>
              <w:bottom w:val="nil"/>
              <w:right w:val="nil"/>
            </w:tcBorders>
            <w:shd w:val="clear" w:color="auto" w:fill="auto"/>
            <w:noWrap/>
            <w:vAlign w:val="bottom"/>
            <w:hideMark/>
          </w:tcPr>
          <w:p w14:paraId="5F36E051" w14:textId="57BD7B48"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65</w:t>
            </w:r>
            <w:r w:rsidR="00E84929">
              <w:rPr>
                <w:rFonts w:ascii="Calibri" w:eastAsia="Times New Roman" w:hAnsi="Calibri" w:cs="Calibri"/>
                <w:color w:val="000000"/>
                <w:lang w:eastAsia="en-CA"/>
              </w:rPr>
              <w:t>0</w:t>
            </w:r>
          </w:p>
        </w:tc>
        <w:tc>
          <w:tcPr>
            <w:tcW w:w="1943" w:type="dxa"/>
            <w:tcBorders>
              <w:top w:val="nil"/>
              <w:left w:val="nil"/>
              <w:bottom w:val="nil"/>
              <w:right w:val="nil"/>
            </w:tcBorders>
            <w:shd w:val="clear" w:color="auto" w:fill="auto"/>
            <w:noWrap/>
            <w:vAlign w:val="bottom"/>
            <w:hideMark/>
          </w:tcPr>
          <w:p w14:paraId="574867E7"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1577</w:t>
            </w:r>
          </w:p>
        </w:tc>
      </w:tr>
      <w:tr w:rsidR="00F00FE1" w:rsidRPr="00F00FE1" w14:paraId="6784D9B0" w14:textId="77777777" w:rsidTr="00AD6DE7">
        <w:trPr>
          <w:trHeight w:val="300"/>
          <w:jc w:val="center"/>
        </w:trPr>
        <w:tc>
          <w:tcPr>
            <w:tcW w:w="841" w:type="dxa"/>
            <w:vMerge/>
            <w:tcBorders>
              <w:top w:val="nil"/>
              <w:left w:val="nil"/>
              <w:bottom w:val="single" w:sz="4" w:space="0" w:color="auto"/>
              <w:right w:val="single" w:sz="4" w:space="0" w:color="auto"/>
            </w:tcBorders>
            <w:vAlign w:val="center"/>
            <w:hideMark/>
          </w:tcPr>
          <w:p w14:paraId="5F4BB7BD" w14:textId="77777777" w:rsidR="00F00FE1" w:rsidRPr="00F00FE1" w:rsidRDefault="00F00FE1" w:rsidP="00F00FE1">
            <w:pPr>
              <w:spacing w:after="0" w:line="240" w:lineRule="auto"/>
              <w:rPr>
                <w:rFonts w:ascii="Calibri" w:eastAsia="Times New Roman" w:hAnsi="Calibri" w:cs="Calibri"/>
                <w:color w:val="000000"/>
                <w:lang w:eastAsia="en-CA"/>
              </w:rPr>
            </w:pPr>
          </w:p>
        </w:tc>
        <w:tc>
          <w:tcPr>
            <w:tcW w:w="576" w:type="dxa"/>
            <w:tcBorders>
              <w:top w:val="nil"/>
              <w:left w:val="single" w:sz="4" w:space="0" w:color="auto"/>
              <w:bottom w:val="single" w:sz="4" w:space="0" w:color="auto"/>
              <w:right w:val="single" w:sz="4" w:space="0" w:color="auto"/>
            </w:tcBorders>
            <w:shd w:val="clear" w:color="auto" w:fill="auto"/>
            <w:noWrap/>
            <w:vAlign w:val="bottom"/>
            <w:hideMark/>
          </w:tcPr>
          <w:p w14:paraId="76D4AAB8"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z</w:t>
            </w:r>
          </w:p>
        </w:tc>
        <w:tc>
          <w:tcPr>
            <w:tcW w:w="2040" w:type="dxa"/>
            <w:tcBorders>
              <w:top w:val="nil"/>
              <w:left w:val="single" w:sz="4" w:space="0" w:color="auto"/>
              <w:bottom w:val="single" w:sz="4" w:space="0" w:color="auto"/>
              <w:right w:val="nil"/>
            </w:tcBorders>
            <w:shd w:val="clear" w:color="auto" w:fill="auto"/>
            <w:noWrap/>
            <w:vAlign w:val="bottom"/>
            <w:hideMark/>
          </w:tcPr>
          <w:p w14:paraId="57A6459C"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425</w:t>
            </w:r>
          </w:p>
        </w:tc>
        <w:tc>
          <w:tcPr>
            <w:tcW w:w="1943" w:type="dxa"/>
            <w:tcBorders>
              <w:top w:val="nil"/>
              <w:left w:val="nil"/>
              <w:bottom w:val="single" w:sz="4" w:space="0" w:color="auto"/>
              <w:right w:val="nil"/>
            </w:tcBorders>
            <w:shd w:val="clear" w:color="auto" w:fill="auto"/>
            <w:noWrap/>
            <w:vAlign w:val="bottom"/>
            <w:hideMark/>
          </w:tcPr>
          <w:p w14:paraId="20C959C0" w14:textId="3FA9A83B"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223</w:t>
            </w:r>
            <w:r w:rsidR="00E84929">
              <w:rPr>
                <w:rFonts w:ascii="Calibri" w:eastAsia="Times New Roman" w:hAnsi="Calibri" w:cs="Calibri"/>
                <w:color w:val="000000"/>
                <w:lang w:eastAsia="en-CA"/>
              </w:rPr>
              <w:t>0</w:t>
            </w:r>
          </w:p>
        </w:tc>
      </w:tr>
      <w:tr w:rsidR="00F00FE1" w:rsidRPr="00F00FE1" w14:paraId="41D8492B" w14:textId="77777777" w:rsidTr="00AD6DE7">
        <w:trPr>
          <w:trHeight w:val="300"/>
          <w:jc w:val="center"/>
        </w:trPr>
        <w:tc>
          <w:tcPr>
            <w:tcW w:w="841" w:type="dxa"/>
            <w:vMerge w:val="restart"/>
            <w:tcBorders>
              <w:top w:val="single" w:sz="4" w:space="0" w:color="auto"/>
              <w:left w:val="nil"/>
              <w:bottom w:val="nil"/>
              <w:right w:val="single" w:sz="4" w:space="0" w:color="auto"/>
            </w:tcBorders>
            <w:shd w:val="clear" w:color="auto" w:fill="auto"/>
            <w:noWrap/>
            <w:vAlign w:val="center"/>
            <w:hideMark/>
          </w:tcPr>
          <w:p w14:paraId="6EA024F4"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30</w:t>
            </w:r>
          </w:p>
        </w:tc>
        <w:tc>
          <w:tcPr>
            <w:tcW w:w="576" w:type="dxa"/>
            <w:tcBorders>
              <w:top w:val="single" w:sz="4" w:space="0" w:color="auto"/>
              <w:left w:val="single" w:sz="4" w:space="0" w:color="auto"/>
              <w:bottom w:val="nil"/>
              <w:right w:val="single" w:sz="4" w:space="0" w:color="auto"/>
            </w:tcBorders>
            <w:shd w:val="clear" w:color="auto" w:fill="auto"/>
            <w:noWrap/>
            <w:vAlign w:val="bottom"/>
            <w:hideMark/>
          </w:tcPr>
          <w:p w14:paraId="10B693B0"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x</w:t>
            </w:r>
          </w:p>
        </w:tc>
        <w:tc>
          <w:tcPr>
            <w:tcW w:w="2040" w:type="dxa"/>
            <w:tcBorders>
              <w:top w:val="single" w:sz="4" w:space="0" w:color="auto"/>
              <w:left w:val="single" w:sz="4" w:space="0" w:color="auto"/>
              <w:bottom w:val="nil"/>
              <w:right w:val="nil"/>
            </w:tcBorders>
            <w:shd w:val="clear" w:color="auto" w:fill="auto"/>
            <w:noWrap/>
            <w:vAlign w:val="bottom"/>
            <w:hideMark/>
          </w:tcPr>
          <w:p w14:paraId="474C81E8" w14:textId="131270C1"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1.65</w:t>
            </w:r>
            <w:r w:rsidR="00E84929">
              <w:rPr>
                <w:rFonts w:ascii="Calibri" w:eastAsia="Times New Roman" w:hAnsi="Calibri" w:cs="Calibri"/>
                <w:color w:val="000000"/>
                <w:lang w:eastAsia="en-CA"/>
              </w:rPr>
              <w:t>0</w:t>
            </w:r>
          </w:p>
        </w:tc>
        <w:tc>
          <w:tcPr>
            <w:tcW w:w="1943" w:type="dxa"/>
            <w:tcBorders>
              <w:top w:val="single" w:sz="4" w:space="0" w:color="auto"/>
              <w:left w:val="nil"/>
              <w:bottom w:val="nil"/>
              <w:right w:val="nil"/>
            </w:tcBorders>
            <w:shd w:val="clear" w:color="auto" w:fill="auto"/>
            <w:noWrap/>
            <w:vAlign w:val="bottom"/>
            <w:hideMark/>
          </w:tcPr>
          <w:p w14:paraId="5D20793F"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3905</w:t>
            </w:r>
          </w:p>
        </w:tc>
      </w:tr>
      <w:tr w:rsidR="00F00FE1" w:rsidRPr="00F00FE1" w14:paraId="4E1C7A7C" w14:textId="77777777" w:rsidTr="00F00FE1">
        <w:trPr>
          <w:trHeight w:val="300"/>
          <w:jc w:val="center"/>
        </w:trPr>
        <w:tc>
          <w:tcPr>
            <w:tcW w:w="841" w:type="dxa"/>
            <w:vMerge/>
            <w:tcBorders>
              <w:top w:val="nil"/>
              <w:left w:val="nil"/>
              <w:bottom w:val="nil"/>
              <w:right w:val="single" w:sz="4" w:space="0" w:color="auto"/>
            </w:tcBorders>
            <w:vAlign w:val="center"/>
            <w:hideMark/>
          </w:tcPr>
          <w:p w14:paraId="217BC3F3" w14:textId="77777777" w:rsidR="00F00FE1" w:rsidRPr="00F00FE1" w:rsidRDefault="00F00FE1" w:rsidP="00F00FE1">
            <w:pPr>
              <w:spacing w:after="0" w:line="240" w:lineRule="auto"/>
              <w:rPr>
                <w:rFonts w:ascii="Calibri" w:eastAsia="Times New Roman" w:hAnsi="Calibri" w:cs="Calibri"/>
                <w:color w:val="000000"/>
                <w:lang w:eastAsia="en-CA"/>
              </w:rPr>
            </w:pPr>
          </w:p>
        </w:tc>
        <w:tc>
          <w:tcPr>
            <w:tcW w:w="576" w:type="dxa"/>
            <w:tcBorders>
              <w:top w:val="nil"/>
              <w:left w:val="single" w:sz="4" w:space="0" w:color="auto"/>
              <w:bottom w:val="nil"/>
              <w:right w:val="single" w:sz="4" w:space="0" w:color="auto"/>
            </w:tcBorders>
            <w:shd w:val="clear" w:color="auto" w:fill="auto"/>
            <w:noWrap/>
            <w:vAlign w:val="bottom"/>
            <w:hideMark/>
          </w:tcPr>
          <w:p w14:paraId="24190623"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y</w:t>
            </w:r>
          </w:p>
        </w:tc>
        <w:tc>
          <w:tcPr>
            <w:tcW w:w="2040" w:type="dxa"/>
            <w:tcBorders>
              <w:top w:val="nil"/>
              <w:left w:val="single" w:sz="4" w:space="0" w:color="auto"/>
              <w:bottom w:val="nil"/>
              <w:right w:val="nil"/>
            </w:tcBorders>
            <w:shd w:val="clear" w:color="auto" w:fill="auto"/>
            <w:noWrap/>
            <w:vAlign w:val="bottom"/>
            <w:hideMark/>
          </w:tcPr>
          <w:p w14:paraId="6F0D43C7" w14:textId="457C4B52"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814</w:t>
            </w:r>
          </w:p>
        </w:tc>
        <w:tc>
          <w:tcPr>
            <w:tcW w:w="1943" w:type="dxa"/>
            <w:tcBorders>
              <w:top w:val="nil"/>
              <w:left w:val="nil"/>
              <w:bottom w:val="nil"/>
              <w:right w:val="nil"/>
            </w:tcBorders>
            <w:shd w:val="clear" w:color="auto" w:fill="auto"/>
            <w:noWrap/>
            <w:vAlign w:val="bottom"/>
            <w:hideMark/>
          </w:tcPr>
          <w:p w14:paraId="6AEE2C0A"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1302</w:t>
            </w:r>
          </w:p>
        </w:tc>
      </w:tr>
      <w:tr w:rsidR="00F00FE1" w:rsidRPr="00F00FE1" w14:paraId="098FE52E" w14:textId="77777777" w:rsidTr="00F00FE1">
        <w:trPr>
          <w:trHeight w:val="300"/>
          <w:jc w:val="center"/>
        </w:trPr>
        <w:tc>
          <w:tcPr>
            <w:tcW w:w="841" w:type="dxa"/>
            <w:vMerge/>
            <w:tcBorders>
              <w:top w:val="nil"/>
              <w:left w:val="nil"/>
              <w:bottom w:val="nil"/>
              <w:right w:val="single" w:sz="4" w:space="0" w:color="auto"/>
            </w:tcBorders>
            <w:vAlign w:val="center"/>
            <w:hideMark/>
          </w:tcPr>
          <w:p w14:paraId="3593D4D1" w14:textId="77777777" w:rsidR="00F00FE1" w:rsidRPr="00F00FE1" w:rsidRDefault="00F00FE1" w:rsidP="00F00FE1">
            <w:pPr>
              <w:spacing w:after="0" w:line="240" w:lineRule="auto"/>
              <w:rPr>
                <w:rFonts w:ascii="Calibri" w:eastAsia="Times New Roman" w:hAnsi="Calibri" w:cs="Calibri"/>
                <w:color w:val="000000"/>
                <w:lang w:eastAsia="en-CA"/>
              </w:rPr>
            </w:pPr>
          </w:p>
        </w:tc>
        <w:tc>
          <w:tcPr>
            <w:tcW w:w="576" w:type="dxa"/>
            <w:tcBorders>
              <w:top w:val="nil"/>
              <w:left w:val="single" w:sz="4" w:space="0" w:color="auto"/>
              <w:bottom w:val="nil"/>
              <w:right w:val="single" w:sz="4" w:space="0" w:color="auto"/>
            </w:tcBorders>
            <w:shd w:val="clear" w:color="auto" w:fill="auto"/>
            <w:noWrap/>
            <w:vAlign w:val="bottom"/>
            <w:hideMark/>
          </w:tcPr>
          <w:p w14:paraId="035833BD"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z</w:t>
            </w:r>
          </w:p>
        </w:tc>
        <w:tc>
          <w:tcPr>
            <w:tcW w:w="2040" w:type="dxa"/>
            <w:tcBorders>
              <w:top w:val="nil"/>
              <w:left w:val="single" w:sz="4" w:space="0" w:color="auto"/>
              <w:bottom w:val="nil"/>
              <w:right w:val="nil"/>
            </w:tcBorders>
            <w:shd w:val="clear" w:color="auto" w:fill="auto"/>
            <w:noWrap/>
            <w:vAlign w:val="bottom"/>
            <w:hideMark/>
          </w:tcPr>
          <w:p w14:paraId="69C59D05" w14:textId="3FEB4458"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2</w:t>
            </w:r>
            <w:r w:rsidR="00E84929">
              <w:rPr>
                <w:rFonts w:ascii="Calibri" w:eastAsia="Times New Roman" w:hAnsi="Calibri" w:cs="Calibri"/>
                <w:color w:val="000000"/>
                <w:lang w:eastAsia="en-CA"/>
              </w:rPr>
              <w:t>.000</w:t>
            </w:r>
          </w:p>
        </w:tc>
        <w:tc>
          <w:tcPr>
            <w:tcW w:w="1943" w:type="dxa"/>
            <w:tcBorders>
              <w:top w:val="nil"/>
              <w:left w:val="nil"/>
              <w:bottom w:val="nil"/>
              <w:right w:val="nil"/>
            </w:tcBorders>
            <w:shd w:val="clear" w:color="auto" w:fill="auto"/>
            <w:noWrap/>
            <w:vAlign w:val="bottom"/>
            <w:hideMark/>
          </w:tcPr>
          <w:p w14:paraId="5D25ADF8" w14:textId="77777777" w:rsidR="00F00FE1" w:rsidRPr="00F00FE1" w:rsidRDefault="00F00FE1" w:rsidP="00F00FE1">
            <w:pPr>
              <w:spacing w:after="0" w:line="240" w:lineRule="auto"/>
              <w:jc w:val="center"/>
              <w:rPr>
                <w:rFonts w:ascii="Calibri" w:eastAsia="Times New Roman" w:hAnsi="Calibri" w:cs="Calibri"/>
                <w:color w:val="000000"/>
                <w:lang w:eastAsia="en-CA"/>
              </w:rPr>
            </w:pPr>
            <w:r w:rsidRPr="00F00FE1">
              <w:rPr>
                <w:rFonts w:ascii="Calibri" w:eastAsia="Times New Roman" w:hAnsi="Calibri" w:cs="Calibri"/>
                <w:color w:val="000000"/>
                <w:lang w:eastAsia="en-CA"/>
              </w:rPr>
              <w:t>0.2166</w:t>
            </w:r>
          </w:p>
        </w:tc>
      </w:tr>
    </w:tbl>
    <w:p w14:paraId="2FF3B7AF" w14:textId="585D5E69" w:rsidR="00761978" w:rsidRDefault="00761978" w:rsidP="00F517F6"/>
    <w:p w14:paraId="2B1F27D1" w14:textId="520205E4" w:rsidR="001D1D6D" w:rsidRDefault="00331FAE" w:rsidP="00331FAE">
      <w:pPr>
        <w:pStyle w:val="Heading1"/>
        <w:numPr>
          <w:ilvl w:val="0"/>
          <w:numId w:val="1"/>
        </w:numPr>
      </w:pPr>
      <w:bookmarkStart w:id="43" w:name="_Toc528436401"/>
      <w:r>
        <w:t>Discussion</w:t>
      </w:r>
      <w:bookmarkEnd w:id="43"/>
    </w:p>
    <w:p w14:paraId="32A8E9F9" w14:textId="40E69375" w:rsidR="00961D46" w:rsidRPr="00961D46" w:rsidRDefault="00961D46" w:rsidP="00961D46">
      <w:r>
        <w:t xml:space="preserve">In this section, the results that were presented prior will be compared to theoretical values and </w:t>
      </w:r>
      <w:r w:rsidR="00F7524B">
        <w:t xml:space="preserve">theories to determine if the ADXL 3353 met specifications. </w:t>
      </w:r>
    </w:p>
    <w:p w14:paraId="55BCAC23" w14:textId="2C1B685C" w:rsidR="00756C9D" w:rsidRDefault="00A1706C" w:rsidP="00A1706C">
      <w:pPr>
        <w:pStyle w:val="Heading2"/>
        <w:numPr>
          <w:ilvl w:val="1"/>
          <w:numId w:val="1"/>
        </w:numPr>
      </w:pPr>
      <w:bookmarkStart w:id="44" w:name="_Toc528436402"/>
      <w:r>
        <w:lastRenderedPageBreak/>
        <w:t>Experiment 1</w:t>
      </w:r>
      <w:bookmarkEnd w:id="44"/>
    </w:p>
    <w:p w14:paraId="2F8F9424" w14:textId="6AA97AB5" w:rsidR="00C97E45" w:rsidRPr="002C005C" w:rsidRDefault="00961D46" w:rsidP="00961D46">
      <w:r>
        <w:t xml:space="preserve">The purpose of this experiment was to determine if 1g of acceleration applied to each axis individually aligned with </w:t>
      </w:r>
      <w:r w:rsidR="00E80837">
        <w:t xml:space="preserve">the </w:t>
      </w:r>
      <w:r w:rsidR="002C4309">
        <w:t>theoretical value</w:t>
      </w:r>
      <w:r w:rsidR="00935025">
        <w:t xml:space="preserve">s. </w:t>
      </w:r>
      <w:r w:rsidR="006330D8">
        <w:t xml:space="preserve">These values were calculated by rearranging Equation 2 and can found in </w:t>
      </w:r>
      <w:r w:rsidR="00C97E45">
        <w:fldChar w:fldCharType="begin"/>
      </w:r>
      <w:r w:rsidR="00C97E45">
        <w:instrText xml:space="preserve"> REF _Ref528409948 \h </w:instrText>
      </w:r>
      <w:r w:rsidR="00C97E45">
        <w:fldChar w:fldCharType="separate"/>
      </w:r>
      <w:r w:rsidR="00C97E45">
        <w:t xml:space="preserve">Table </w:t>
      </w:r>
      <w:r w:rsidR="00C97E45">
        <w:rPr>
          <w:noProof/>
        </w:rPr>
        <w:t>3</w:t>
      </w:r>
      <w:r w:rsidR="00C97E45">
        <w:fldChar w:fldCharType="end"/>
      </w:r>
      <w:r w:rsidR="00C97E45">
        <w:t>.</w:t>
      </w:r>
    </w:p>
    <w:p w14:paraId="2DCDC817" w14:textId="4C41AC91" w:rsidR="00C97E45" w:rsidRDefault="00C97E45" w:rsidP="00C97E45">
      <w:pPr>
        <w:pStyle w:val="Caption"/>
        <w:keepNext/>
      </w:pPr>
      <w:bookmarkStart w:id="45" w:name="_Ref528409948"/>
      <w:bookmarkStart w:id="46" w:name="_Toc528435953"/>
      <w:r>
        <w:t xml:space="preserve">Table </w:t>
      </w:r>
      <w:r w:rsidR="007865D8">
        <w:rPr>
          <w:noProof/>
        </w:rPr>
        <w:fldChar w:fldCharType="begin"/>
      </w:r>
      <w:r w:rsidR="007865D8">
        <w:rPr>
          <w:noProof/>
        </w:rPr>
        <w:instrText xml:space="preserve"> SEQ Table \* ARABIC </w:instrText>
      </w:r>
      <w:r w:rsidR="007865D8">
        <w:rPr>
          <w:noProof/>
        </w:rPr>
        <w:fldChar w:fldCharType="separate"/>
      </w:r>
      <w:r>
        <w:rPr>
          <w:noProof/>
        </w:rPr>
        <w:t>3</w:t>
      </w:r>
      <w:r w:rsidR="007865D8">
        <w:rPr>
          <w:noProof/>
        </w:rPr>
        <w:fldChar w:fldCharType="end"/>
      </w:r>
      <w:bookmarkEnd w:id="45"/>
      <w:r>
        <w:t xml:space="preserve">: </w:t>
      </w:r>
      <w:r w:rsidR="00C32862">
        <w:t xml:space="preserve">Theoretical output </w:t>
      </w:r>
      <w:r>
        <w:t xml:space="preserve">voltages when 1 g of acceleration </w:t>
      </w:r>
      <w:r w:rsidR="004A1A72">
        <w:t xml:space="preserve">is applied to each axis </w:t>
      </w:r>
      <w:r w:rsidR="00E11799">
        <w:t xml:space="preserve">and </w:t>
      </w:r>
      <w:r w:rsidR="00DA73BF">
        <w:t xml:space="preserve">the </w:t>
      </w:r>
      <w:r w:rsidR="00B16568">
        <w:t xml:space="preserve">zero gravitational </w:t>
      </w:r>
      <w:r w:rsidR="004A1A72">
        <w:t>bias level</w:t>
      </w:r>
      <w:bookmarkEnd w:id="46"/>
      <w:r w:rsidR="004A1A72">
        <w:t xml:space="preserve"> </w:t>
      </w:r>
    </w:p>
    <w:tbl>
      <w:tblPr>
        <w:tblW w:w="3840" w:type="dxa"/>
        <w:jc w:val="center"/>
        <w:tblLook w:val="04A0" w:firstRow="1" w:lastRow="0" w:firstColumn="1" w:lastColumn="0" w:noHBand="0" w:noVBand="1"/>
      </w:tblPr>
      <w:tblGrid>
        <w:gridCol w:w="1170"/>
        <w:gridCol w:w="750"/>
        <w:gridCol w:w="960"/>
        <w:gridCol w:w="960"/>
      </w:tblGrid>
      <w:tr w:rsidR="00C97E45" w:rsidRPr="00C97E45" w14:paraId="0884BEB0" w14:textId="77777777" w:rsidTr="00B16568">
        <w:trPr>
          <w:trHeight w:val="300"/>
          <w:jc w:val="center"/>
        </w:trPr>
        <w:tc>
          <w:tcPr>
            <w:tcW w:w="1170" w:type="dxa"/>
            <w:tcBorders>
              <w:top w:val="nil"/>
              <w:left w:val="nil"/>
              <w:bottom w:val="single" w:sz="4" w:space="0" w:color="auto"/>
              <w:right w:val="single" w:sz="4" w:space="0" w:color="auto"/>
            </w:tcBorders>
            <w:shd w:val="clear" w:color="auto" w:fill="auto"/>
            <w:noWrap/>
            <w:vAlign w:val="bottom"/>
            <w:hideMark/>
          </w:tcPr>
          <w:p w14:paraId="3232F1AF" w14:textId="77777777" w:rsidR="00C97E45" w:rsidRPr="00C97E45" w:rsidRDefault="00C97E45" w:rsidP="00C97E45">
            <w:pPr>
              <w:spacing w:after="0" w:line="240" w:lineRule="auto"/>
              <w:rPr>
                <w:rFonts w:ascii="Times New Roman" w:eastAsia="Times New Roman" w:hAnsi="Times New Roman" w:cs="Times New Roman"/>
                <w:sz w:val="24"/>
                <w:szCs w:val="24"/>
                <w:lang w:eastAsia="en-CA"/>
              </w:rPr>
            </w:pPr>
          </w:p>
        </w:tc>
        <w:tc>
          <w:tcPr>
            <w:tcW w:w="750" w:type="dxa"/>
            <w:tcBorders>
              <w:top w:val="nil"/>
              <w:left w:val="single" w:sz="4" w:space="0" w:color="auto"/>
              <w:bottom w:val="single" w:sz="4" w:space="0" w:color="auto"/>
              <w:right w:val="nil"/>
            </w:tcBorders>
            <w:shd w:val="clear" w:color="auto" w:fill="auto"/>
            <w:noWrap/>
            <w:vAlign w:val="bottom"/>
            <w:hideMark/>
          </w:tcPr>
          <w:p w14:paraId="676EA0C9" w14:textId="5FBA96CF" w:rsidR="00C97E45" w:rsidRPr="00C97E45" w:rsidRDefault="00C97E45" w:rsidP="00C97E45">
            <w:pPr>
              <w:spacing w:after="0" w:line="240" w:lineRule="auto"/>
              <w:jc w:val="center"/>
              <w:rPr>
                <w:rFonts w:ascii="Calibri" w:eastAsia="Times New Roman" w:hAnsi="Calibri" w:cs="Calibri"/>
                <w:color w:val="000000"/>
                <w:lang w:eastAsia="en-CA"/>
              </w:rPr>
            </w:pPr>
            <w:r w:rsidRPr="00C97E45">
              <w:rPr>
                <w:rFonts w:ascii="Calibri" w:eastAsia="Times New Roman" w:hAnsi="Calibri" w:cs="Calibri"/>
                <w:color w:val="000000"/>
                <w:lang w:eastAsia="en-CA"/>
              </w:rPr>
              <w:t>X</w:t>
            </w:r>
          </w:p>
        </w:tc>
        <w:tc>
          <w:tcPr>
            <w:tcW w:w="960" w:type="dxa"/>
            <w:tcBorders>
              <w:top w:val="nil"/>
              <w:left w:val="nil"/>
              <w:bottom w:val="single" w:sz="4" w:space="0" w:color="auto"/>
              <w:right w:val="nil"/>
            </w:tcBorders>
            <w:shd w:val="clear" w:color="auto" w:fill="auto"/>
            <w:noWrap/>
            <w:vAlign w:val="bottom"/>
            <w:hideMark/>
          </w:tcPr>
          <w:p w14:paraId="1A1B3389" w14:textId="14387159" w:rsidR="00C97E45" w:rsidRPr="00C97E45" w:rsidRDefault="00C97E45" w:rsidP="00C97E45">
            <w:pPr>
              <w:spacing w:after="0" w:line="240" w:lineRule="auto"/>
              <w:jc w:val="center"/>
              <w:rPr>
                <w:rFonts w:ascii="Calibri" w:eastAsia="Times New Roman" w:hAnsi="Calibri" w:cs="Calibri"/>
                <w:color w:val="000000"/>
                <w:lang w:eastAsia="en-CA"/>
              </w:rPr>
            </w:pPr>
            <w:r w:rsidRPr="00C97E45">
              <w:rPr>
                <w:rFonts w:ascii="Calibri" w:eastAsia="Times New Roman" w:hAnsi="Calibri" w:cs="Calibri"/>
                <w:color w:val="000000"/>
                <w:lang w:eastAsia="en-CA"/>
              </w:rPr>
              <w:t>Y</w:t>
            </w:r>
          </w:p>
        </w:tc>
        <w:tc>
          <w:tcPr>
            <w:tcW w:w="960" w:type="dxa"/>
            <w:tcBorders>
              <w:top w:val="nil"/>
              <w:left w:val="nil"/>
              <w:bottom w:val="single" w:sz="4" w:space="0" w:color="auto"/>
              <w:right w:val="nil"/>
            </w:tcBorders>
            <w:shd w:val="clear" w:color="auto" w:fill="auto"/>
            <w:noWrap/>
            <w:vAlign w:val="bottom"/>
            <w:hideMark/>
          </w:tcPr>
          <w:p w14:paraId="2094D38E" w14:textId="54611742" w:rsidR="00C97E45" w:rsidRPr="00C97E45" w:rsidRDefault="00C97E45" w:rsidP="00C97E45">
            <w:pPr>
              <w:spacing w:after="0" w:line="240" w:lineRule="auto"/>
              <w:jc w:val="center"/>
              <w:rPr>
                <w:rFonts w:ascii="Calibri" w:eastAsia="Times New Roman" w:hAnsi="Calibri" w:cs="Calibri"/>
                <w:color w:val="000000"/>
                <w:lang w:eastAsia="en-CA"/>
              </w:rPr>
            </w:pPr>
            <w:r w:rsidRPr="00C97E45">
              <w:rPr>
                <w:rFonts w:ascii="Calibri" w:eastAsia="Times New Roman" w:hAnsi="Calibri" w:cs="Calibri"/>
                <w:color w:val="000000"/>
                <w:lang w:eastAsia="en-CA"/>
              </w:rPr>
              <w:t>Z</w:t>
            </w:r>
          </w:p>
        </w:tc>
      </w:tr>
      <w:tr w:rsidR="00C97E45" w:rsidRPr="00C97E45" w14:paraId="66A19413" w14:textId="77777777" w:rsidTr="00B16568">
        <w:trPr>
          <w:trHeight w:val="300"/>
          <w:jc w:val="center"/>
        </w:trPr>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67942014" w14:textId="77777777" w:rsidR="00C97E45" w:rsidRPr="00C97E45" w:rsidRDefault="00C97E45" w:rsidP="00C97E45">
            <w:pPr>
              <w:spacing w:after="0" w:line="240" w:lineRule="auto"/>
              <w:rPr>
                <w:rFonts w:ascii="Calibri" w:eastAsia="Times New Roman" w:hAnsi="Calibri" w:cs="Calibri"/>
                <w:color w:val="000000"/>
                <w:lang w:eastAsia="en-CA"/>
              </w:rPr>
            </w:pPr>
            <w:r w:rsidRPr="00C97E45">
              <w:rPr>
                <w:rFonts w:ascii="Calibri" w:eastAsia="Times New Roman" w:hAnsi="Calibri" w:cs="Calibri"/>
                <w:color w:val="000000"/>
                <w:lang w:eastAsia="en-CA"/>
              </w:rPr>
              <w:t>Vout (V)</w:t>
            </w:r>
          </w:p>
        </w:tc>
        <w:tc>
          <w:tcPr>
            <w:tcW w:w="750" w:type="dxa"/>
            <w:tcBorders>
              <w:top w:val="single" w:sz="4" w:space="0" w:color="auto"/>
              <w:left w:val="single" w:sz="4" w:space="0" w:color="auto"/>
              <w:bottom w:val="single" w:sz="4" w:space="0" w:color="auto"/>
              <w:right w:val="nil"/>
            </w:tcBorders>
            <w:shd w:val="clear" w:color="auto" w:fill="auto"/>
            <w:noWrap/>
            <w:vAlign w:val="bottom"/>
            <w:hideMark/>
          </w:tcPr>
          <w:p w14:paraId="389F9DAC" w14:textId="77777777" w:rsidR="00C97E45" w:rsidRPr="00C97E45" w:rsidRDefault="00C97E45" w:rsidP="00C97E45">
            <w:pPr>
              <w:spacing w:after="0" w:line="240" w:lineRule="auto"/>
              <w:jc w:val="center"/>
              <w:rPr>
                <w:rFonts w:ascii="Calibri" w:eastAsia="Times New Roman" w:hAnsi="Calibri" w:cs="Calibri"/>
                <w:color w:val="000000"/>
                <w:lang w:eastAsia="en-CA"/>
              </w:rPr>
            </w:pPr>
            <w:r w:rsidRPr="00C97E45">
              <w:rPr>
                <w:rFonts w:ascii="Calibri" w:eastAsia="Times New Roman" w:hAnsi="Calibri" w:cs="Calibri"/>
                <w:color w:val="000000"/>
                <w:lang w:eastAsia="en-CA"/>
              </w:rPr>
              <w:t>1.98</w:t>
            </w:r>
          </w:p>
        </w:tc>
        <w:tc>
          <w:tcPr>
            <w:tcW w:w="960" w:type="dxa"/>
            <w:tcBorders>
              <w:top w:val="single" w:sz="4" w:space="0" w:color="auto"/>
              <w:left w:val="nil"/>
              <w:bottom w:val="single" w:sz="4" w:space="0" w:color="auto"/>
              <w:right w:val="nil"/>
            </w:tcBorders>
            <w:shd w:val="clear" w:color="auto" w:fill="auto"/>
            <w:noWrap/>
            <w:vAlign w:val="bottom"/>
            <w:hideMark/>
          </w:tcPr>
          <w:p w14:paraId="5E70935E" w14:textId="77777777" w:rsidR="00C97E45" w:rsidRPr="00C97E45" w:rsidRDefault="00C97E45" w:rsidP="00C97E45">
            <w:pPr>
              <w:spacing w:after="0" w:line="240" w:lineRule="auto"/>
              <w:jc w:val="center"/>
              <w:rPr>
                <w:rFonts w:ascii="Calibri" w:eastAsia="Times New Roman" w:hAnsi="Calibri" w:cs="Calibri"/>
                <w:color w:val="000000"/>
                <w:lang w:eastAsia="en-CA"/>
              </w:rPr>
            </w:pPr>
            <w:r w:rsidRPr="00C97E45">
              <w:rPr>
                <w:rFonts w:ascii="Calibri" w:eastAsia="Times New Roman" w:hAnsi="Calibri" w:cs="Calibri"/>
                <w:color w:val="000000"/>
                <w:lang w:eastAsia="en-CA"/>
              </w:rPr>
              <w:t>1.98</w:t>
            </w:r>
          </w:p>
        </w:tc>
        <w:tc>
          <w:tcPr>
            <w:tcW w:w="960" w:type="dxa"/>
            <w:tcBorders>
              <w:top w:val="single" w:sz="4" w:space="0" w:color="auto"/>
              <w:left w:val="nil"/>
              <w:bottom w:val="single" w:sz="4" w:space="0" w:color="auto"/>
              <w:right w:val="nil"/>
            </w:tcBorders>
            <w:shd w:val="clear" w:color="auto" w:fill="auto"/>
            <w:noWrap/>
            <w:vAlign w:val="bottom"/>
            <w:hideMark/>
          </w:tcPr>
          <w:p w14:paraId="1FD26CB8" w14:textId="433B5210" w:rsidR="00C97E45" w:rsidRPr="00C97E45" w:rsidRDefault="00C97E45" w:rsidP="00C97E45">
            <w:pPr>
              <w:spacing w:after="0" w:line="240" w:lineRule="auto"/>
              <w:jc w:val="center"/>
              <w:rPr>
                <w:rFonts w:ascii="Calibri" w:eastAsia="Times New Roman" w:hAnsi="Calibri" w:cs="Calibri"/>
                <w:color w:val="000000"/>
                <w:lang w:eastAsia="en-CA"/>
              </w:rPr>
            </w:pPr>
            <w:r w:rsidRPr="00C97E45">
              <w:rPr>
                <w:rFonts w:ascii="Calibri" w:eastAsia="Times New Roman" w:hAnsi="Calibri" w:cs="Calibri"/>
                <w:color w:val="000000"/>
                <w:lang w:eastAsia="en-CA"/>
              </w:rPr>
              <w:t>2.13</w:t>
            </w:r>
          </w:p>
        </w:tc>
      </w:tr>
      <w:tr w:rsidR="00333073" w:rsidRPr="00C97E45" w14:paraId="09D06197" w14:textId="77777777" w:rsidTr="00B16568">
        <w:trPr>
          <w:trHeight w:val="300"/>
          <w:jc w:val="center"/>
        </w:trPr>
        <w:tc>
          <w:tcPr>
            <w:tcW w:w="1170" w:type="dxa"/>
            <w:tcBorders>
              <w:top w:val="single" w:sz="4" w:space="0" w:color="auto"/>
              <w:left w:val="nil"/>
              <w:bottom w:val="nil"/>
              <w:right w:val="single" w:sz="4" w:space="0" w:color="auto"/>
            </w:tcBorders>
            <w:shd w:val="clear" w:color="auto" w:fill="auto"/>
            <w:noWrap/>
            <w:vAlign w:val="bottom"/>
          </w:tcPr>
          <w:p w14:paraId="5CE21269" w14:textId="2E729FDF" w:rsidR="00333073" w:rsidRPr="00C97E45" w:rsidRDefault="00B16568" w:rsidP="00C97E45">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Zero g (V)</w:t>
            </w:r>
          </w:p>
        </w:tc>
        <w:tc>
          <w:tcPr>
            <w:tcW w:w="750" w:type="dxa"/>
            <w:tcBorders>
              <w:top w:val="single" w:sz="4" w:space="0" w:color="auto"/>
              <w:left w:val="single" w:sz="4" w:space="0" w:color="auto"/>
              <w:bottom w:val="nil"/>
              <w:right w:val="nil"/>
            </w:tcBorders>
            <w:shd w:val="clear" w:color="auto" w:fill="auto"/>
            <w:noWrap/>
            <w:vAlign w:val="bottom"/>
          </w:tcPr>
          <w:p w14:paraId="67E91C4F" w14:textId="4FDF8E65" w:rsidR="00333073" w:rsidRPr="00C97E45" w:rsidRDefault="00B16568" w:rsidP="00C97E45">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1.65</w:t>
            </w:r>
          </w:p>
        </w:tc>
        <w:tc>
          <w:tcPr>
            <w:tcW w:w="960" w:type="dxa"/>
            <w:tcBorders>
              <w:top w:val="single" w:sz="4" w:space="0" w:color="auto"/>
              <w:left w:val="nil"/>
              <w:bottom w:val="nil"/>
              <w:right w:val="nil"/>
            </w:tcBorders>
            <w:shd w:val="clear" w:color="auto" w:fill="auto"/>
            <w:noWrap/>
            <w:vAlign w:val="bottom"/>
          </w:tcPr>
          <w:p w14:paraId="74EFFE8E" w14:textId="24893F35" w:rsidR="00333073" w:rsidRPr="00C97E45" w:rsidRDefault="00B16568" w:rsidP="00C97E45">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1.65</w:t>
            </w:r>
          </w:p>
        </w:tc>
        <w:tc>
          <w:tcPr>
            <w:tcW w:w="960" w:type="dxa"/>
            <w:tcBorders>
              <w:top w:val="single" w:sz="4" w:space="0" w:color="auto"/>
              <w:left w:val="nil"/>
              <w:bottom w:val="nil"/>
              <w:right w:val="nil"/>
            </w:tcBorders>
            <w:shd w:val="clear" w:color="auto" w:fill="auto"/>
            <w:noWrap/>
            <w:vAlign w:val="bottom"/>
          </w:tcPr>
          <w:p w14:paraId="36057117" w14:textId="712A38B8" w:rsidR="00333073" w:rsidRPr="00C97E45" w:rsidRDefault="00B16568" w:rsidP="00C97E45">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1.80</w:t>
            </w:r>
          </w:p>
        </w:tc>
      </w:tr>
    </w:tbl>
    <w:p w14:paraId="0C462345" w14:textId="1CE1A195" w:rsidR="002C005C" w:rsidRDefault="002C005C" w:rsidP="00961D46">
      <w:pPr>
        <w:rPr>
          <w:rFonts w:eastAsiaTheme="minorEastAsia"/>
        </w:rPr>
      </w:pPr>
    </w:p>
    <w:p w14:paraId="109767A2" w14:textId="04F6E740" w:rsidR="00935025" w:rsidRDefault="00C97E45" w:rsidP="00961D46">
      <w:r>
        <w:rPr>
          <w:rFonts w:eastAsiaTheme="minorEastAsia"/>
        </w:rPr>
        <w:t>Comparing these results to th</w:t>
      </w:r>
      <w:r w:rsidR="004B3BA3">
        <w:rPr>
          <w:rFonts w:eastAsiaTheme="minorEastAsia"/>
        </w:rPr>
        <w:t>e experimental values, the x-axis</w:t>
      </w:r>
      <w:r w:rsidR="00F847F9">
        <w:rPr>
          <w:rFonts w:eastAsiaTheme="minorEastAsia"/>
        </w:rPr>
        <w:t xml:space="preserve"> and the y-axis</w:t>
      </w:r>
      <w:r w:rsidR="004B3BA3">
        <w:rPr>
          <w:rFonts w:eastAsiaTheme="minorEastAsia"/>
        </w:rPr>
        <w:t xml:space="preserve"> exhibited output voltage</w:t>
      </w:r>
      <w:r w:rsidR="00F847F9">
        <w:rPr>
          <w:rFonts w:eastAsiaTheme="minorEastAsia"/>
        </w:rPr>
        <w:t>s</w:t>
      </w:r>
      <w:r w:rsidR="004B3BA3">
        <w:rPr>
          <w:rFonts w:eastAsiaTheme="minorEastAsia"/>
        </w:rPr>
        <w:t xml:space="preserve"> of </w:t>
      </w:r>
      <w:r w:rsidR="004B3BA3">
        <w:t xml:space="preserve">1.3041V - </w:t>
      </w:r>
      <w:r w:rsidR="004B3BA3" w:rsidRPr="00CC04B2">
        <w:rPr>
          <w:rFonts w:ascii="Calibri" w:eastAsia="Times New Roman" w:hAnsi="Calibri" w:cs="Calibri"/>
          <w:color w:val="000000"/>
          <w:lang w:eastAsia="en-CA"/>
        </w:rPr>
        <w:t>1.3</w:t>
      </w:r>
      <w:r w:rsidR="004B3BA3">
        <w:rPr>
          <w:rFonts w:ascii="Calibri" w:eastAsia="Times New Roman" w:hAnsi="Calibri" w:cs="Calibri"/>
          <w:color w:val="000000"/>
          <w:lang w:eastAsia="en-CA"/>
        </w:rPr>
        <w:t>227V</w:t>
      </w:r>
      <w:r w:rsidR="00F847F9">
        <w:rPr>
          <w:rFonts w:ascii="Calibri" w:eastAsia="Times New Roman" w:hAnsi="Calibri" w:cs="Calibri"/>
          <w:color w:val="000000"/>
          <w:lang w:eastAsia="en-CA"/>
        </w:rPr>
        <w:t xml:space="preserve">, and 1.2984V - 1.3082V respectively. The output voltage observed </w:t>
      </w:r>
      <w:r w:rsidR="00E80403">
        <w:rPr>
          <w:rFonts w:ascii="Calibri" w:eastAsia="Times New Roman" w:hAnsi="Calibri" w:cs="Calibri"/>
          <w:color w:val="000000"/>
          <w:lang w:eastAsia="en-CA"/>
        </w:rPr>
        <w:t xml:space="preserve">when 1 g was applied to the z axis equalled </w:t>
      </w:r>
      <w:r w:rsidR="00E80403">
        <w:t>1.336V - 1.364V. Therefore, none of these values correlate with the theoretical values.</w:t>
      </w:r>
      <w:r w:rsidR="00935025">
        <w:t xml:space="preserve"> As per Equation 2 the only </w:t>
      </w:r>
      <w:r w:rsidR="008A4E14">
        <w:t>variables used to determine the output voltage are the zero g</w:t>
      </w:r>
      <w:r w:rsidR="00F41009">
        <w:t xml:space="preserve">ravitational bias level and the sensitivity level. </w:t>
      </w:r>
      <w:r w:rsidR="00872D46">
        <w:t>Therefore</w:t>
      </w:r>
      <w:r w:rsidR="00D2418D">
        <w:t>,</w:t>
      </w:r>
      <w:r w:rsidR="00872D46">
        <w:t xml:space="preserve"> to determine where the error occurred </w:t>
      </w:r>
      <w:r w:rsidR="00D2418D">
        <w:t xml:space="preserve">both were assessed. </w:t>
      </w:r>
    </w:p>
    <w:p w14:paraId="0B589855" w14:textId="0F080FF4" w:rsidR="00D2418D" w:rsidRDefault="0044419C" w:rsidP="00961D46">
      <w:r>
        <w:t>Regarding</w:t>
      </w:r>
      <w:r w:rsidR="00D2418D">
        <w:t xml:space="preserve"> the </w:t>
      </w:r>
      <w:r w:rsidR="001602EA">
        <w:t>zero gravitational bias level</w:t>
      </w:r>
      <w:r w:rsidR="003E5784">
        <w:t>,</w:t>
      </w:r>
      <w:r w:rsidR="009F775F">
        <w:t xml:space="preserve"> a</w:t>
      </w:r>
      <w:r w:rsidR="00536EEE">
        <w:t xml:space="preserve"> summary of the theoretical </w:t>
      </w:r>
      <w:r w:rsidR="00F55CBE">
        <w:t>values</w:t>
      </w:r>
      <w:r w:rsidR="00654008">
        <w:t xml:space="preserve"> </w:t>
      </w:r>
      <w:r w:rsidR="00333073">
        <w:t xml:space="preserve">can be found in </w:t>
      </w:r>
      <w:r w:rsidR="004A1A72">
        <w:fldChar w:fldCharType="begin"/>
      </w:r>
      <w:r w:rsidR="004A1A72">
        <w:instrText xml:space="preserve"> REF _Ref528409948 \h </w:instrText>
      </w:r>
      <w:r w:rsidR="004A1A72">
        <w:fldChar w:fldCharType="separate"/>
      </w:r>
      <w:r w:rsidR="003E5784">
        <w:t xml:space="preserve">Table </w:t>
      </w:r>
      <w:r w:rsidR="003E5784">
        <w:rPr>
          <w:noProof/>
        </w:rPr>
        <w:t>3</w:t>
      </w:r>
      <w:r w:rsidR="004A1A72">
        <w:fldChar w:fldCharType="end"/>
      </w:r>
      <w:r w:rsidR="004A1A72">
        <w:t xml:space="preserve">. </w:t>
      </w:r>
      <w:r w:rsidR="00EA28B3">
        <w:t xml:space="preserve">In comparing these values to the experimental data in </w:t>
      </w:r>
      <w:r w:rsidR="007A1237">
        <w:fldChar w:fldCharType="begin"/>
      </w:r>
      <w:r w:rsidR="007A1237">
        <w:instrText xml:space="preserve"> REF _Ref528270232 \h </w:instrText>
      </w:r>
      <w:r w:rsidR="007A1237">
        <w:fldChar w:fldCharType="separate"/>
      </w:r>
      <w:r w:rsidR="007A1237">
        <w:t xml:space="preserve">Table </w:t>
      </w:r>
      <w:r w:rsidR="007A1237">
        <w:rPr>
          <w:noProof/>
        </w:rPr>
        <w:t>1</w:t>
      </w:r>
      <w:r w:rsidR="007A1237">
        <w:fldChar w:fldCharType="end"/>
      </w:r>
      <w:r w:rsidR="00A96D60">
        <w:t xml:space="preserve">, the </w:t>
      </w:r>
      <w:r w:rsidR="00B3439C">
        <w:t xml:space="preserve">x values are within specification however, there are slight discrepancies in the y and z axis. </w:t>
      </w:r>
      <w:r w:rsidR="00CD2A99">
        <w:t xml:space="preserve">For the y axis there is a difference of 1.2% and the z axis has a difference of </w:t>
      </w:r>
      <w:r w:rsidR="007A1966">
        <w:t xml:space="preserve">7%. This difference can be attributed to </w:t>
      </w:r>
      <w:r w:rsidR="00CA1361">
        <w:t xml:space="preserve">human error, since the accelerometer may not have remained exactly </w:t>
      </w:r>
      <w:r w:rsidR="00E95C29">
        <w:t>parallel</w:t>
      </w:r>
      <w:r w:rsidR="007A1966">
        <w:t xml:space="preserve"> </w:t>
      </w:r>
      <w:r w:rsidR="00F55CBE">
        <w:t xml:space="preserve">to </w:t>
      </w:r>
      <w:r w:rsidR="00E95C29">
        <w:t>gravity</w:t>
      </w:r>
      <w:r w:rsidR="00D52CD1">
        <w:t>.</w:t>
      </w:r>
    </w:p>
    <w:p w14:paraId="517A7EFD" w14:textId="58A934D1" w:rsidR="000B24E6" w:rsidRDefault="009619C7" w:rsidP="000B24E6">
      <w:r>
        <w:t>Therefor</w:t>
      </w:r>
      <w:r w:rsidR="000B24E6">
        <w:t xml:space="preserve"> an error must have occurred from the sensitivity</w:t>
      </w:r>
      <w:r w:rsidR="007E7698">
        <w:t xml:space="preserve"> level</w:t>
      </w:r>
      <w:r w:rsidR="000B24E6">
        <w:t xml:space="preserve"> and the positioning of the accelerometer</w:t>
      </w:r>
      <w:r w:rsidR="007E7698">
        <w:t>.</w:t>
      </w:r>
      <w:r w:rsidR="00C617A3">
        <w:t xml:space="preserve"> </w:t>
      </w:r>
      <w:r w:rsidR="00E352D7">
        <w:t xml:space="preserve">This discrepancy most likely </w:t>
      </w:r>
      <w:r w:rsidR="00A42C02">
        <w:t>occurred</w:t>
      </w:r>
      <w:r w:rsidR="0058205A">
        <w:t xml:space="preserve"> because the</w:t>
      </w:r>
      <w:r w:rsidR="00C617A3">
        <w:t xml:space="preserve"> accelerometer was positioned </w:t>
      </w:r>
      <w:r w:rsidR="006C4F99">
        <w:t xml:space="preserve">such </w:t>
      </w:r>
      <w:r w:rsidR="00253418">
        <w:t xml:space="preserve">that an acceleration of </w:t>
      </w:r>
      <w:r w:rsidR="009667C8">
        <w:t xml:space="preserve">-1g </w:t>
      </w:r>
      <w:r w:rsidR="00253418">
        <w:t>was provided to the system</w:t>
      </w:r>
      <w:r w:rsidR="009667C8">
        <w:t xml:space="preserve">. Therefore the 0.33 sensitivity level was subtracted from the </w:t>
      </w:r>
      <w:r w:rsidR="0091065F">
        <w:t>zero gravitational bias level and caused the output voltage to decrease. If the accelerometer had been properly oriented</w:t>
      </w:r>
      <w:r w:rsidR="001A279E">
        <w:t xml:space="preserve">, the correct </w:t>
      </w:r>
      <w:r w:rsidR="0058205A">
        <w:t>output voltage</w:t>
      </w:r>
      <w:r w:rsidR="001A279E">
        <w:t>s</w:t>
      </w:r>
      <w:r w:rsidR="0058205A">
        <w:t xml:space="preserve"> would have </w:t>
      </w:r>
      <w:r w:rsidR="001A279E">
        <w:t>been displayed</w:t>
      </w:r>
      <w:r w:rsidR="0058205A">
        <w:t>.</w:t>
      </w:r>
      <w:r w:rsidR="0091065F">
        <w:t xml:space="preserve"> </w:t>
      </w:r>
    </w:p>
    <w:p w14:paraId="73DFF46C" w14:textId="09B3FDBD" w:rsidR="00B075A5" w:rsidRPr="00B075A5" w:rsidRDefault="0095641C" w:rsidP="003537E9">
      <w:pPr>
        <w:pStyle w:val="Heading2"/>
      </w:pPr>
      <w:bookmarkStart w:id="47" w:name="_Toc528436403"/>
      <w:r>
        <w:t>4.2 Experiment</w:t>
      </w:r>
      <w:r w:rsidR="00B075A5" w:rsidRPr="00B075A5">
        <w:t xml:space="preserve"> 2</w:t>
      </w:r>
      <w:bookmarkEnd w:id="47"/>
    </w:p>
    <w:p w14:paraId="68B35EF8" w14:textId="31BD454C" w:rsidR="00E00676" w:rsidRDefault="00A74EA5" w:rsidP="00C919C8">
      <w:r>
        <w:t xml:space="preserve">In this experiment the </w:t>
      </w:r>
      <w:r w:rsidR="007F247D">
        <w:t>accelerometer</w:t>
      </w:r>
      <w:r>
        <w:t xml:space="preserve"> was rotated </w:t>
      </w:r>
      <w:r w:rsidR="007F247D">
        <w:t>360-degree</w:t>
      </w:r>
      <w:r w:rsidR="00B44CDA">
        <w:t>s around the x</w:t>
      </w:r>
      <w:r w:rsidR="00FD2138">
        <w:t>-</w:t>
      </w:r>
      <w:r w:rsidR="00B44CDA">
        <w:t>y ax</w:t>
      </w:r>
      <w:r w:rsidR="00FD2138">
        <w:t>i</w:t>
      </w:r>
      <w:r w:rsidR="00B44CDA">
        <w:t>s</w:t>
      </w:r>
      <w:r w:rsidR="00E82D71">
        <w:t xml:space="preserve">, then </w:t>
      </w:r>
      <w:r>
        <w:t xml:space="preserve">the </w:t>
      </w:r>
      <w:r w:rsidR="007F247D">
        <w:t>x, y and z accelerations were plotted for every 15 degrees of rotation</w:t>
      </w:r>
      <w:r w:rsidR="0026028F">
        <w:t xml:space="preserve"> as seen in </w:t>
      </w:r>
      <w:r w:rsidR="0013680B">
        <w:fldChar w:fldCharType="begin"/>
      </w:r>
      <w:r w:rsidR="0013680B">
        <w:instrText xml:space="preserve"> REF _Ref528406440 \h </w:instrText>
      </w:r>
      <w:r w:rsidR="0013680B">
        <w:fldChar w:fldCharType="separate"/>
      </w:r>
      <w:r w:rsidR="0013680B">
        <w:t xml:space="preserve">Figure </w:t>
      </w:r>
      <w:r w:rsidR="0013680B">
        <w:rPr>
          <w:noProof/>
        </w:rPr>
        <w:t>5</w:t>
      </w:r>
      <w:r w:rsidR="0013680B">
        <w:fldChar w:fldCharType="end"/>
      </w:r>
      <w:r w:rsidR="007F247D">
        <w:t xml:space="preserve">. The purpose of this experiment was to determine </w:t>
      </w:r>
      <w:r w:rsidR="006A33FA">
        <w:t xml:space="preserve">if the </w:t>
      </w:r>
      <w:r w:rsidR="00B21D70">
        <w:t xml:space="preserve">output voltages </w:t>
      </w:r>
      <w:r w:rsidR="009468CC">
        <w:t xml:space="preserve">corresponded with the correct acceleration that was applied to each axis throughout the rotation. </w:t>
      </w:r>
      <w:r w:rsidR="0013680B">
        <w:t xml:space="preserve">The relationship between the acceleration applied to the </w:t>
      </w:r>
      <w:r w:rsidR="00A975CE">
        <w:t>x axis and the angles of rotation can be described by a sin wave. Similarly</w:t>
      </w:r>
      <w:r w:rsidR="004A491C">
        <w:t>,</w:t>
      </w:r>
      <w:r w:rsidR="00A975CE">
        <w:t xml:space="preserve"> the y axis could be represented with a cos</w:t>
      </w:r>
      <w:r w:rsidR="00642962">
        <w:t>ine</w:t>
      </w:r>
      <w:r w:rsidR="00A975CE">
        <w:t xml:space="preserve"> wave. However, the z axis appears to maintain a near zero value of </w:t>
      </w:r>
      <w:r w:rsidR="004A491C">
        <w:t>-0.3591 g’s.</w:t>
      </w:r>
      <w:r w:rsidR="00C12BFD">
        <w:t xml:space="preserve"> </w:t>
      </w:r>
    </w:p>
    <w:p w14:paraId="30F46C5B" w14:textId="4ED4BE93" w:rsidR="00837D4A" w:rsidRDefault="00C12BFD" w:rsidP="00C919C8">
      <w:r>
        <w:t>This corresponds with the expected result since the position of the accelerometer was initially placed along the y axis, therefore causing the acceleration of gravity to be</w:t>
      </w:r>
      <w:r w:rsidR="005B4F2A">
        <w:t xml:space="preserve"> </w:t>
      </w:r>
      <w:r w:rsidR="00B06E43">
        <w:t xml:space="preserve">completely acting the y direction. </w:t>
      </w:r>
      <w:r w:rsidR="004A5782">
        <w:t>Subsequently</w:t>
      </w:r>
      <w:r w:rsidR="00B06E43">
        <w:t xml:space="preserve">, both x and z </w:t>
      </w:r>
      <w:r w:rsidR="00F33C1D">
        <w:t xml:space="preserve">axes </w:t>
      </w:r>
      <w:r w:rsidR="00B06E43">
        <w:t xml:space="preserve">should </w:t>
      </w:r>
      <w:r w:rsidR="00F33C1D">
        <w:t xml:space="preserve">have </w:t>
      </w:r>
      <w:r w:rsidR="00B06E43">
        <w:t>exhibit</w:t>
      </w:r>
      <w:r w:rsidR="00F33C1D">
        <w:t xml:space="preserve">ed </w:t>
      </w:r>
      <w:r w:rsidR="00B06E43">
        <w:t xml:space="preserve">values of 0g. As the accelerometer rotates, gravity begins to accelerate the x direction as well </w:t>
      </w:r>
      <w:r w:rsidR="00436FFD">
        <w:t xml:space="preserve">as the y. This will continue </w:t>
      </w:r>
      <w:r w:rsidR="00B06E43">
        <w:t xml:space="preserve">until </w:t>
      </w:r>
      <w:r w:rsidR="00734286">
        <w:t>the accelerometer reaches 90</w:t>
      </w:r>
      <w:r w:rsidR="00734286">
        <w:rPr>
          <w:rFonts w:cstheme="minorHAnsi"/>
        </w:rPr>
        <w:t>°</w:t>
      </w:r>
      <w:r w:rsidR="000B54BA">
        <w:t xml:space="preserve">. At this point gravity is only acting in the x direction and </w:t>
      </w:r>
      <w:r w:rsidR="000C55F5">
        <w:t>an output of 1</w:t>
      </w:r>
      <w:r w:rsidR="00A23E64">
        <w:t xml:space="preserve">g will </w:t>
      </w:r>
      <w:r w:rsidR="000C55F5">
        <w:t>be</w:t>
      </w:r>
      <w:r w:rsidR="00A23E64">
        <w:t xml:space="preserve"> produced. </w:t>
      </w:r>
      <w:r w:rsidR="003E2704">
        <w:t>The</w:t>
      </w:r>
      <w:r w:rsidR="00B00C36">
        <w:t xml:space="preserve"> y axis and the</w:t>
      </w:r>
      <w:r w:rsidR="003E2704">
        <w:t xml:space="preserve"> z </w:t>
      </w:r>
      <w:r w:rsidR="00B00C36">
        <w:t>axis</w:t>
      </w:r>
      <w:r w:rsidR="003E2704">
        <w:t xml:space="preserve"> will </w:t>
      </w:r>
      <w:r w:rsidR="00B00C36">
        <w:t xml:space="preserve">therefore output a value of 0g. This cycle will continue until </w:t>
      </w:r>
      <w:r w:rsidR="00FA7DD7">
        <w:t>the accelerometer has finished the rotation</w:t>
      </w:r>
      <w:r w:rsidR="00F45A36">
        <w:t>.</w:t>
      </w:r>
      <w:r w:rsidR="00FA7DD7">
        <w:t xml:space="preserve"> Since the z axis maintains a direction that is orthogonal to the </w:t>
      </w:r>
      <w:r w:rsidR="00FA7DD7">
        <w:lastRenderedPageBreak/>
        <w:t xml:space="preserve">acceleration throughout the rotation, it will continue to output a value that is near zero. </w:t>
      </w:r>
      <w:r w:rsidR="001E79D8">
        <w:t>This value will have slight variations throughout the experiment</w:t>
      </w:r>
      <w:r w:rsidR="00EA2A35">
        <w:t xml:space="preserve"> due to the cr</w:t>
      </w:r>
      <w:r w:rsidR="000C3BE1">
        <w:t>oss-axis sensitivit</w:t>
      </w:r>
      <w:r w:rsidR="00333719">
        <w:t>y</w:t>
      </w:r>
      <w:r w:rsidR="00EA2A35">
        <w:t>. Per</w:t>
      </w:r>
      <w:r w:rsidR="00333719">
        <w:t xml:space="preserve"> the specifications, </w:t>
      </w:r>
      <w:r w:rsidR="00D52ABE">
        <w:rPr>
          <w:rFonts w:cstheme="minorHAnsi"/>
        </w:rPr>
        <w:t>±</w:t>
      </w:r>
      <w:r w:rsidR="00D52ABE">
        <w:t xml:space="preserve">1% of the acceleration applied to a perpendicular plane </w:t>
      </w:r>
      <w:r w:rsidR="00EA2A35">
        <w:t xml:space="preserve">will be </w:t>
      </w:r>
      <w:r w:rsidR="005E108D">
        <w:t>exhibited in an adjacent plane</w:t>
      </w:r>
      <w:r w:rsidR="00FC131B">
        <w:t xml:space="preserve"> </w:t>
      </w:r>
      <w:r w:rsidR="00CB48B7">
        <w:fldChar w:fldCharType="begin"/>
      </w:r>
      <w:r w:rsidR="00DF5BA0">
        <w:instrText xml:space="preserve"> ADDIN ZOTERO_ITEM CSL_CITATION {"citationID":"FqZ4gALv","properties":{"formattedCitation":"[2]","plainCitation":"[2]","noteIndex":0},"citationItems":[{"id":187,"uris":["http://zotero.org/users/local/jhBR0glI/items/PYE34GP2"],"uri":["http://zotero.org/users/local/jhBR0glI/items/PYE34GP2"],"itemData":{"id":187,"type":"webpage","title":"ADXL335_AccelerometerDatasheet - ELEC 344 - Sensors and Actuators F18","URL":"https://onq.queensu.ca/d2l/le/content/233788/fullscreen/1436977/View","accessed":{"date-parts":[["2018",10,27]]}}}],"schema":"https://github.com/citation-style-language/schema/raw/master/csl-citation.json"} </w:instrText>
      </w:r>
      <w:r w:rsidR="00CB48B7">
        <w:fldChar w:fldCharType="separate"/>
      </w:r>
      <w:r w:rsidR="00DF5BA0" w:rsidRPr="00DF5BA0">
        <w:rPr>
          <w:rFonts w:ascii="Calibri" w:hAnsi="Calibri"/>
        </w:rPr>
        <w:t>[2]</w:t>
      </w:r>
      <w:r w:rsidR="00CB48B7">
        <w:fldChar w:fldCharType="end"/>
      </w:r>
      <w:r w:rsidR="00D52ABE">
        <w:t xml:space="preserve">. </w:t>
      </w:r>
    </w:p>
    <w:p w14:paraId="5817D588" w14:textId="3D5004A3" w:rsidR="00837D4A" w:rsidRDefault="0095641C" w:rsidP="0095641C">
      <w:pPr>
        <w:pStyle w:val="Heading2"/>
      </w:pPr>
      <w:bookmarkStart w:id="48" w:name="_Toc528436404"/>
      <w:r>
        <w:t>4.3: Experiment 3</w:t>
      </w:r>
      <w:bookmarkEnd w:id="48"/>
    </w:p>
    <w:p w14:paraId="4EAD7A04" w14:textId="77777777" w:rsidR="00193EDA" w:rsidRDefault="001C705E" w:rsidP="0095641C">
      <w:r>
        <w:t>The purpose of this experiment was to</w:t>
      </w:r>
      <w:r w:rsidR="00415498">
        <w:t xml:space="preserve"> treat the accel</w:t>
      </w:r>
      <w:r w:rsidR="00F14753">
        <w:t>erometer as a pendulum, and to observe how changes in the period a</w:t>
      </w:r>
      <w:r w:rsidR="00991E0B">
        <w:t>ffect</w:t>
      </w:r>
      <w:r w:rsidR="00F14753">
        <w:t>ed</w:t>
      </w:r>
      <w:r w:rsidR="00991E0B">
        <w:t xml:space="preserve"> the acceleration applied to each axis</w:t>
      </w:r>
      <w:r w:rsidR="007E2A21">
        <w:t xml:space="preserve">. </w:t>
      </w:r>
      <w:r w:rsidR="00B043FD">
        <w:t xml:space="preserve">It should be noted that </w:t>
      </w:r>
      <w:r w:rsidR="00922373">
        <w:t xml:space="preserve">the data that was collected </w:t>
      </w:r>
      <w:r w:rsidR="00193EDA">
        <w:t>did not cover the full pendulum motion</w:t>
      </w:r>
      <w:r w:rsidR="0077380B">
        <w:t xml:space="preserve"> as only 8 seconds of data was collected. </w:t>
      </w:r>
    </w:p>
    <w:p w14:paraId="04923914" w14:textId="76E6D874" w:rsidR="005D663A" w:rsidRDefault="006C11FD" w:rsidP="0095641C">
      <w:r>
        <w:t xml:space="preserve">The results observed in </w:t>
      </w:r>
      <w:r w:rsidR="005927B2">
        <w:fldChar w:fldCharType="begin"/>
      </w:r>
      <w:r w:rsidR="005927B2">
        <w:instrText xml:space="preserve"> REF _Ref528408230 \h </w:instrText>
      </w:r>
      <w:r w:rsidR="005927B2">
        <w:fldChar w:fldCharType="separate"/>
      </w:r>
      <w:r w:rsidR="005927B2">
        <w:t xml:space="preserve">Figure </w:t>
      </w:r>
      <w:r w:rsidR="005927B2">
        <w:rPr>
          <w:noProof/>
        </w:rPr>
        <w:t>6</w:t>
      </w:r>
      <w:r w:rsidR="005927B2">
        <w:fldChar w:fldCharType="end"/>
      </w:r>
      <w:r w:rsidR="005927B2">
        <w:t xml:space="preserve">, </w:t>
      </w:r>
      <w:r w:rsidR="005927B2">
        <w:fldChar w:fldCharType="begin"/>
      </w:r>
      <w:r w:rsidR="005927B2">
        <w:instrText xml:space="preserve"> REF _Ref528408232 \h </w:instrText>
      </w:r>
      <w:r w:rsidR="005927B2">
        <w:fldChar w:fldCharType="separate"/>
      </w:r>
      <w:r w:rsidR="005927B2">
        <w:t xml:space="preserve">Figure </w:t>
      </w:r>
      <w:r w:rsidR="005927B2">
        <w:rPr>
          <w:noProof/>
        </w:rPr>
        <w:t>7</w:t>
      </w:r>
      <w:r w:rsidR="005927B2">
        <w:fldChar w:fldCharType="end"/>
      </w:r>
      <w:r w:rsidR="005927B2">
        <w:t xml:space="preserve">, and </w:t>
      </w:r>
      <w:r w:rsidR="005927B2">
        <w:fldChar w:fldCharType="begin"/>
      </w:r>
      <w:r w:rsidR="005927B2">
        <w:instrText xml:space="preserve"> REF _Ref528408234 \h </w:instrText>
      </w:r>
      <w:r w:rsidR="005927B2">
        <w:fldChar w:fldCharType="separate"/>
      </w:r>
      <w:r w:rsidR="005927B2">
        <w:t xml:space="preserve">Figure </w:t>
      </w:r>
      <w:r w:rsidR="005927B2">
        <w:rPr>
          <w:noProof/>
        </w:rPr>
        <w:t>8</w:t>
      </w:r>
      <w:r w:rsidR="005927B2">
        <w:fldChar w:fldCharType="end"/>
      </w:r>
      <w:r w:rsidR="00C36E1B">
        <w:t xml:space="preserve"> </w:t>
      </w:r>
      <w:r w:rsidR="00720971">
        <w:t xml:space="preserve">show what the theoretical and experimental </w:t>
      </w:r>
      <w:r w:rsidR="00CB48B7">
        <w:t xml:space="preserve">accelerations are </w:t>
      </w:r>
      <w:r w:rsidR="0039724F">
        <w:t xml:space="preserve">assuming that the experimental data accurately conveyed the relationship. </w:t>
      </w:r>
      <w:r w:rsidR="00F35C1B">
        <w:t xml:space="preserve">This is because the </w:t>
      </w:r>
      <w:r w:rsidR="005D663A">
        <w:t>theoretical</w:t>
      </w:r>
      <w:r w:rsidR="00F35C1B">
        <w:t xml:space="preserve"> </w:t>
      </w:r>
      <w:r w:rsidR="00764C41">
        <w:t>acceleration for each axis was calculated using the gravitation array</w:t>
      </w:r>
      <w:r w:rsidR="00DB1729">
        <w:t xml:space="preserve"> that was produced by the output voltage. This is incorrect because </w:t>
      </w:r>
      <w:r w:rsidR="00E40985">
        <w:t xml:space="preserve">in using this method </w:t>
      </w:r>
      <w:r w:rsidR="00DB1729">
        <w:t xml:space="preserve">the theoretical data </w:t>
      </w:r>
      <w:r w:rsidR="00E40985">
        <w:t xml:space="preserve">becomes </w:t>
      </w:r>
      <w:r w:rsidR="00DB1729">
        <w:t xml:space="preserve">dependant on the </w:t>
      </w:r>
      <w:r w:rsidR="00B377AF">
        <w:t>experimental. Therefore</w:t>
      </w:r>
      <w:r w:rsidR="005D663A">
        <w:t>,</w:t>
      </w:r>
      <w:r w:rsidR="00B377AF">
        <w:t xml:space="preserve"> the analysis that should have been performed would make use of a separate gravitationa</w:t>
      </w:r>
      <w:r w:rsidR="006051DF">
        <w:t>l</w:t>
      </w:r>
      <w:r w:rsidR="00B377AF">
        <w:t xml:space="preserve"> acceleration </w:t>
      </w:r>
      <w:r w:rsidR="005D663A">
        <w:t xml:space="preserve">array. </w:t>
      </w:r>
      <w:r w:rsidR="003917D5">
        <w:t>It would be calculated by determining the amount of g that applied to the x and y axis as the pendulum</w:t>
      </w:r>
      <w:r w:rsidR="002048B9">
        <w:t xml:space="preserve"> </w:t>
      </w:r>
      <w:r w:rsidR="00D50FF8">
        <w:t xml:space="preserve">rotated. </w:t>
      </w:r>
    </w:p>
    <w:p w14:paraId="0112D168" w14:textId="2AC7C229" w:rsidR="00185E69" w:rsidRDefault="00D50FF8" w:rsidP="0095641C">
      <w:r>
        <w:t xml:space="preserve">Since the </w:t>
      </w:r>
      <w:r w:rsidR="00D01C5E">
        <w:t>pendulum</w:t>
      </w:r>
      <w:r w:rsidR="00E40985">
        <w:t xml:space="preserve"> was rotating </w:t>
      </w:r>
      <w:r w:rsidR="005A7AEF">
        <w:t xml:space="preserve">around the </w:t>
      </w:r>
      <w:r w:rsidR="00824896">
        <w:t>y axis. Gravity will apply 1 g</w:t>
      </w:r>
      <w:r w:rsidR="007B7A25">
        <w:t xml:space="preserve"> of </w:t>
      </w:r>
      <w:r w:rsidR="00893046">
        <w:t>acceleration</w:t>
      </w:r>
      <w:r w:rsidR="007B7A25">
        <w:t xml:space="preserve"> on the y axis</w:t>
      </w:r>
      <w:r w:rsidR="00824896">
        <w:t xml:space="preserve"> </w:t>
      </w:r>
      <w:r w:rsidR="00893046">
        <w:t xml:space="preserve">when the pendulum </w:t>
      </w:r>
      <w:r w:rsidR="006051DF">
        <w:t xml:space="preserve">is at its centre point. </w:t>
      </w:r>
      <w:r w:rsidR="00893046">
        <w:t xml:space="preserve">It will then decrease in acceleration </w:t>
      </w:r>
      <w:r w:rsidR="00C17349">
        <w:t xml:space="preserve">as it moves </w:t>
      </w:r>
      <w:r w:rsidR="00F32923">
        <w:t xml:space="preserve">towards the </w:t>
      </w:r>
      <w:r w:rsidR="00C17349">
        <w:t>extremity of the swing.</w:t>
      </w:r>
      <w:r w:rsidR="0028277D">
        <w:t xml:space="preserve"> Alternatively, the acceleration exhibited on the x axis will be centered around an acceleration of zero</w:t>
      </w:r>
      <w:r w:rsidR="003626CB">
        <w:t>. As the pendulum moves towards the extremity of the swing the x axis will</w:t>
      </w:r>
      <w:r w:rsidR="00BE7DAC">
        <w:t xml:space="preserve"> experience a larger acceleration however one acceleration will be positive, and one will be negative. </w:t>
      </w:r>
      <w:r w:rsidR="002B3C9E">
        <w:t xml:space="preserve">If this </w:t>
      </w:r>
      <w:r w:rsidR="009D68EC">
        <w:t xml:space="preserve">method </w:t>
      </w:r>
      <w:r w:rsidR="002B3C9E">
        <w:t xml:space="preserve">was conducted the output of the theoretical graph should have </w:t>
      </w:r>
      <w:r w:rsidR="00B268D2">
        <w:t xml:space="preserve">looked </w:t>
      </w:r>
      <w:proofErr w:type="gramStart"/>
      <w:r w:rsidR="00B268D2">
        <w:t>similar to</w:t>
      </w:r>
      <w:proofErr w:type="gramEnd"/>
      <w:r w:rsidR="00B268D2">
        <w:t xml:space="preserve"> the results displayed in </w:t>
      </w:r>
      <w:r w:rsidR="00F54142">
        <w:fldChar w:fldCharType="begin"/>
      </w:r>
      <w:r w:rsidR="00F54142">
        <w:instrText xml:space="preserve"> REF _Ref528419041 \h </w:instrText>
      </w:r>
      <w:r w:rsidR="00F54142">
        <w:fldChar w:fldCharType="separate"/>
      </w:r>
      <w:r w:rsidR="00F54142">
        <w:t xml:space="preserve">Figure </w:t>
      </w:r>
      <w:r w:rsidR="00F54142">
        <w:rPr>
          <w:noProof/>
        </w:rPr>
        <w:t>9</w:t>
      </w:r>
      <w:r w:rsidR="00F54142">
        <w:fldChar w:fldCharType="end"/>
      </w:r>
      <w:r w:rsidR="00F54142">
        <w:t xml:space="preserve">. </w:t>
      </w:r>
      <w:r w:rsidR="00574D54">
        <w:t>These theoretical values are assuming that the effect of air resistance is in effect. If this experiment was conducted in a vacuum, the pendulum would swing indefinitely.</w:t>
      </w:r>
    </w:p>
    <w:p w14:paraId="2370DBE9" w14:textId="77777777" w:rsidR="00925943" w:rsidRDefault="00185E69" w:rsidP="00925943">
      <w:pPr>
        <w:keepNext/>
        <w:jc w:val="center"/>
      </w:pPr>
      <w:r>
        <w:rPr>
          <w:noProof/>
        </w:rPr>
        <w:drawing>
          <wp:inline distT="0" distB="0" distL="0" distR="0" wp14:anchorId="139F039C" wp14:editId="2D63A52D">
            <wp:extent cx="4361835" cy="2924175"/>
            <wp:effectExtent l="0" t="0" r="635" b="0"/>
            <wp:docPr id="18" name="Picture 18" descr="A close up of text on a whiteboar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4752975_246205202717640_5931858308364238848_n (1).jpg"/>
                    <pic:cNvPicPr/>
                  </pic:nvPicPr>
                  <pic:blipFill rotWithShape="1">
                    <a:blip r:embed="rId18" cstate="print">
                      <a:extLst>
                        <a:ext uri="{28A0092B-C50C-407E-A947-70E740481C1C}">
                          <a14:useLocalDpi xmlns:a14="http://schemas.microsoft.com/office/drawing/2010/main" val="0"/>
                        </a:ext>
                      </a:extLst>
                    </a:blip>
                    <a:srcRect b="25481"/>
                    <a:stretch/>
                  </pic:blipFill>
                  <pic:spPr bwMode="auto">
                    <a:xfrm>
                      <a:off x="0" y="0"/>
                      <a:ext cx="4364068" cy="2925672"/>
                    </a:xfrm>
                    <a:prstGeom prst="rect">
                      <a:avLst/>
                    </a:prstGeom>
                    <a:ln>
                      <a:noFill/>
                    </a:ln>
                    <a:extLst>
                      <a:ext uri="{53640926-AAD7-44D8-BBD7-CCE9431645EC}">
                        <a14:shadowObscured xmlns:a14="http://schemas.microsoft.com/office/drawing/2010/main"/>
                      </a:ext>
                    </a:extLst>
                  </pic:spPr>
                </pic:pic>
              </a:graphicData>
            </a:graphic>
          </wp:inline>
        </w:drawing>
      </w:r>
    </w:p>
    <w:p w14:paraId="41CEA4BA" w14:textId="1CA2F8B5" w:rsidR="0095641C" w:rsidRPr="0095641C" w:rsidRDefault="00925943" w:rsidP="00925943">
      <w:pPr>
        <w:pStyle w:val="Caption"/>
        <w:jc w:val="center"/>
      </w:pPr>
      <w:bookmarkStart w:id="49" w:name="_Ref528419041"/>
      <w:bookmarkStart w:id="50" w:name="_Toc528435704"/>
      <w:r>
        <w:t xml:space="preserve">Figure </w:t>
      </w:r>
      <w:r w:rsidR="007865D8">
        <w:rPr>
          <w:noProof/>
        </w:rPr>
        <w:fldChar w:fldCharType="begin"/>
      </w:r>
      <w:r w:rsidR="007865D8">
        <w:rPr>
          <w:noProof/>
        </w:rPr>
        <w:instrText xml:space="preserve"> SEQ Figure \* ARABIC </w:instrText>
      </w:r>
      <w:r w:rsidR="007865D8">
        <w:rPr>
          <w:noProof/>
        </w:rPr>
        <w:fldChar w:fldCharType="separate"/>
      </w:r>
      <w:r>
        <w:rPr>
          <w:noProof/>
        </w:rPr>
        <w:t>9</w:t>
      </w:r>
      <w:r w:rsidR="007865D8">
        <w:rPr>
          <w:noProof/>
        </w:rPr>
        <w:fldChar w:fldCharType="end"/>
      </w:r>
      <w:bookmarkEnd w:id="49"/>
      <w:r>
        <w:t>: graphical representation of</w:t>
      </w:r>
      <w:r w:rsidR="00F54142">
        <w:t xml:space="preserve"> the true theoretical </w:t>
      </w:r>
      <w:r>
        <w:t>acceleration applied to each axis</w:t>
      </w:r>
      <w:bookmarkEnd w:id="50"/>
      <w:r>
        <w:t xml:space="preserve"> </w:t>
      </w:r>
    </w:p>
    <w:p w14:paraId="74DD76E8" w14:textId="632A71FA" w:rsidR="00622300" w:rsidRDefault="00622300" w:rsidP="00C919C8"/>
    <w:p w14:paraId="6E63648D" w14:textId="76D438EA" w:rsidR="00F54142" w:rsidRDefault="00EE5FAB" w:rsidP="00C919C8">
      <w:r>
        <w:lastRenderedPageBreak/>
        <w:t xml:space="preserve">In comparing the </w:t>
      </w:r>
      <w:r w:rsidR="008238DF">
        <w:t xml:space="preserve">x-axis plots </w:t>
      </w:r>
      <w:r>
        <w:t>exhibited in</w:t>
      </w:r>
      <w:r w:rsidR="009D68EC">
        <w:t xml:space="preserve"> </w:t>
      </w:r>
      <w:r w:rsidR="0066794E">
        <w:fldChar w:fldCharType="begin"/>
      </w:r>
      <w:r w:rsidR="0066794E">
        <w:instrText xml:space="preserve"> REF _Ref528419041 \h </w:instrText>
      </w:r>
      <w:r w:rsidR="0066794E">
        <w:fldChar w:fldCharType="separate"/>
      </w:r>
      <w:r w:rsidR="0066794E">
        <w:t xml:space="preserve">Figure </w:t>
      </w:r>
      <w:r w:rsidR="0066794E">
        <w:rPr>
          <w:noProof/>
        </w:rPr>
        <w:t>9</w:t>
      </w:r>
      <w:r w:rsidR="0066794E">
        <w:fldChar w:fldCharType="end"/>
      </w:r>
      <w:r w:rsidR="0066794E">
        <w:t xml:space="preserve"> </w:t>
      </w:r>
      <w:r>
        <w:t xml:space="preserve">with the experimental results shown in </w:t>
      </w:r>
      <w:r>
        <w:fldChar w:fldCharType="begin"/>
      </w:r>
      <w:r>
        <w:instrText xml:space="preserve"> REF _Ref528408230 \h </w:instrText>
      </w:r>
      <w:r>
        <w:fldChar w:fldCharType="separate"/>
      </w:r>
      <w:r>
        <w:t xml:space="preserve">Figure </w:t>
      </w:r>
      <w:r>
        <w:rPr>
          <w:noProof/>
        </w:rPr>
        <w:t>6</w:t>
      </w:r>
      <w:r>
        <w:fldChar w:fldCharType="end"/>
      </w:r>
      <w:r>
        <w:t>, a similar response</w:t>
      </w:r>
      <w:r w:rsidR="008238DF">
        <w:t xml:space="preserve"> between both plots</w:t>
      </w:r>
      <w:r>
        <w:t xml:space="preserve"> can be seen. </w:t>
      </w:r>
      <w:r w:rsidR="00606537">
        <w:t>Regarding the</w:t>
      </w:r>
      <w:r w:rsidR="00EE644A">
        <w:t xml:space="preserve"> </w:t>
      </w:r>
      <w:r w:rsidR="008238DF">
        <w:t>figure</w:t>
      </w:r>
      <w:r w:rsidR="00EE644A">
        <w:t xml:space="preserve"> with</w:t>
      </w:r>
      <w:r w:rsidR="00BD3192">
        <w:t xml:space="preserve"> the 30</w:t>
      </w:r>
      <w:r w:rsidR="005D0574">
        <w:t>-</w:t>
      </w:r>
      <w:r w:rsidR="00BD3192">
        <w:t xml:space="preserve">degree displacement, </w:t>
      </w:r>
      <w:r w:rsidR="00AC26C6">
        <w:t xml:space="preserve">both the experimental and the theoretical graphs are centered around </w:t>
      </w:r>
      <w:r w:rsidR="00EE644A">
        <w:t xml:space="preserve">0g’s and they both exhibit a sinusoidal relationship. The </w:t>
      </w:r>
      <w:r w:rsidR="005D0574">
        <w:t xml:space="preserve">plot with the 15-degree displacement </w:t>
      </w:r>
      <w:r w:rsidR="005119AD">
        <w:t>does not have a similar shape for the first 3.5 seconds however,</w:t>
      </w:r>
      <w:r w:rsidR="00B155F0">
        <w:t xml:space="preserve"> after this point it portrays a sinusoidal relationship as expected. This discrepancy can be attributed to a</w:t>
      </w:r>
      <w:r w:rsidR="00E50787">
        <w:t xml:space="preserve">n irregular </w:t>
      </w:r>
      <w:r w:rsidR="00B155F0">
        <w:t xml:space="preserve">release on the pendulum. If the release added an additional </w:t>
      </w:r>
      <w:r w:rsidR="00606537">
        <w:t>acceleration</w:t>
      </w:r>
      <w:r w:rsidR="00B155F0">
        <w:t xml:space="preserve"> to the z axis this may have caused the error. </w:t>
      </w:r>
      <w:r w:rsidR="005119AD">
        <w:t xml:space="preserve"> </w:t>
      </w:r>
    </w:p>
    <w:p w14:paraId="5DD20B01" w14:textId="5873447C" w:rsidR="00606537" w:rsidRDefault="008238DF" w:rsidP="00C919C8">
      <w:r>
        <w:t xml:space="preserve">Regarding the y axis, the </w:t>
      </w:r>
      <w:r w:rsidR="00F07D28">
        <w:t xml:space="preserve">theoretical data </w:t>
      </w:r>
      <w:r w:rsidR="00606537">
        <w:t xml:space="preserve">exhibited in </w:t>
      </w:r>
      <w:r w:rsidR="00606537">
        <w:fldChar w:fldCharType="begin"/>
      </w:r>
      <w:r w:rsidR="00606537">
        <w:instrText xml:space="preserve"> REF _Ref528419041 \h </w:instrText>
      </w:r>
      <w:r w:rsidR="00606537">
        <w:fldChar w:fldCharType="separate"/>
      </w:r>
      <w:r w:rsidR="00606537">
        <w:t xml:space="preserve">Figure </w:t>
      </w:r>
      <w:r w:rsidR="00606537">
        <w:rPr>
          <w:noProof/>
        </w:rPr>
        <w:t>9</w:t>
      </w:r>
      <w:r w:rsidR="00606537">
        <w:fldChar w:fldCharType="end"/>
      </w:r>
      <w:r w:rsidR="00606537">
        <w:t xml:space="preserve"> </w:t>
      </w:r>
      <w:r w:rsidR="00F07D28">
        <w:t>had a similar relationship</w:t>
      </w:r>
      <w:r w:rsidR="00183B9B">
        <w:t xml:space="preserve"> to the experimental data displayed in </w:t>
      </w:r>
      <w:r w:rsidR="00183B9B">
        <w:fldChar w:fldCharType="begin"/>
      </w:r>
      <w:r w:rsidR="00183B9B">
        <w:instrText xml:space="preserve"> REF _Ref528408232 \h </w:instrText>
      </w:r>
      <w:r w:rsidR="00183B9B">
        <w:fldChar w:fldCharType="separate"/>
      </w:r>
      <w:r w:rsidR="00183B9B">
        <w:t xml:space="preserve">Figure </w:t>
      </w:r>
      <w:r w:rsidR="00183B9B">
        <w:rPr>
          <w:noProof/>
        </w:rPr>
        <w:t>7</w:t>
      </w:r>
      <w:r w:rsidR="00183B9B">
        <w:fldChar w:fldCharType="end"/>
      </w:r>
      <w:r w:rsidR="00183B9B">
        <w:t>. Again, the plot with the 30-degree displacement more accurately displayed the expected results</w:t>
      </w:r>
      <w:r w:rsidR="00605A87">
        <w:t xml:space="preserve"> as it r</w:t>
      </w:r>
      <w:r w:rsidR="00183B9B">
        <w:t>emain</w:t>
      </w:r>
      <w:r w:rsidR="00605A87">
        <w:t>ed</w:t>
      </w:r>
      <w:r w:rsidR="00183B9B">
        <w:t xml:space="preserve"> below the </w:t>
      </w:r>
      <w:r w:rsidR="00605A87">
        <w:t xml:space="preserve">1 g and had a sinusoidal shape. The plot </w:t>
      </w:r>
      <w:r w:rsidR="003F4E75">
        <w:t xml:space="preserve">for the 15-degree displacement did not show a sinusoidal shape as clearly however, the outputted gravitational accelerations were at the expected level. </w:t>
      </w:r>
    </w:p>
    <w:p w14:paraId="6105E9BD" w14:textId="13D5E650" w:rsidR="009A1ECA" w:rsidRDefault="00C21F67" w:rsidP="00C919C8">
      <w:r>
        <w:t>Finally</w:t>
      </w:r>
      <w:r w:rsidR="00861F38">
        <w:t>,</w:t>
      </w:r>
      <w:r>
        <w:t xml:space="preserve"> the z axis theoretically should not have had any variance in output values, since it</w:t>
      </w:r>
      <w:r w:rsidR="00AA0305">
        <w:t xml:space="preserve"> remained orthogonal to the pendulum motion and the affect of gravity throughout the experiment</w:t>
      </w:r>
      <w:r>
        <w:t xml:space="preserve">. However, this </w:t>
      </w:r>
      <w:r w:rsidR="00861F38">
        <w:t xml:space="preserve">relationship was not </w:t>
      </w:r>
      <w:r w:rsidR="00FB7A77">
        <w:t>displayed</w:t>
      </w:r>
      <w:r w:rsidR="00861F38">
        <w:t xml:space="preserve"> as seen in </w:t>
      </w:r>
      <w:r w:rsidR="00861F38">
        <w:fldChar w:fldCharType="begin"/>
      </w:r>
      <w:r w:rsidR="00861F38">
        <w:instrText xml:space="preserve"> REF _Ref528408234 \h </w:instrText>
      </w:r>
      <w:r w:rsidR="00861F38">
        <w:fldChar w:fldCharType="separate"/>
      </w:r>
      <w:r w:rsidR="00861F38">
        <w:t xml:space="preserve">Figure </w:t>
      </w:r>
      <w:r w:rsidR="00861F38">
        <w:rPr>
          <w:noProof/>
        </w:rPr>
        <w:t>8</w:t>
      </w:r>
      <w:r w:rsidR="00861F38">
        <w:fldChar w:fldCharType="end"/>
      </w:r>
      <w:r>
        <w:t xml:space="preserve"> </w:t>
      </w:r>
      <w:r w:rsidR="00861F38">
        <w:t>beca</w:t>
      </w:r>
      <w:r w:rsidR="00AA0305">
        <w:t xml:space="preserve">use </w:t>
      </w:r>
      <w:r w:rsidR="005940E5">
        <w:t xml:space="preserve">the outputted </w:t>
      </w:r>
      <w:r w:rsidR="008B6CBD">
        <w:t xml:space="preserve">acceleration </w:t>
      </w:r>
      <w:r w:rsidR="005940E5">
        <w:t>had no</w:t>
      </w:r>
      <w:r w:rsidR="000268BE">
        <w:t>n</w:t>
      </w:r>
      <w:r w:rsidR="009A1ECA">
        <w:t>-</w:t>
      </w:r>
      <w:r w:rsidR="005940E5">
        <w:t>zero value</w:t>
      </w:r>
      <w:r w:rsidR="008B6CBD">
        <w:t xml:space="preserve">s. This can be attributed to </w:t>
      </w:r>
      <w:r w:rsidR="00464327">
        <w:t xml:space="preserve">a </w:t>
      </w:r>
      <w:r w:rsidR="006F1A94">
        <w:t xml:space="preserve">poor release of the pendulum that </w:t>
      </w:r>
      <w:r w:rsidR="009A1ECA">
        <w:t>cause</w:t>
      </w:r>
      <w:r w:rsidR="00464327">
        <w:t>d</w:t>
      </w:r>
      <w:r w:rsidR="009A1ECA">
        <w:t xml:space="preserve"> accelerations in the z axis. </w:t>
      </w:r>
    </w:p>
    <w:p w14:paraId="5AA32E0E" w14:textId="52BC853F" w:rsidR="00622300" w:rsidRDefault="002B6347" w:rsidP="00C919C8">
      <w:r>
        <w:t>I</w:t>
      </w:r>
      <w:r w:rsidR="0059297D">
        <w:t>n assessing the</w:t>
      </w:r>
      <w:r w:rsidR="00D9157D">
        <w:t xml:space="preserve"> experimental and theoretical periods, </w:t>
      </w:r>
      <w:r w:rsidR="00F94C07">
        <w:t>again, the</w:t>
      </w:r>
      <w:r w:rsidR="00D24770">
        <w:t xml:space="preserve"> theoretical period was calculated using the gravitation array that was produced by the output voltage. Therefore, the theoretical period is dependent on the experimental which is an incorrect solution. </w:t>
      </w:r>
      <w:r w:rsidR="00BA7DBA">
        <w:t xml:space="preserve">If </w:t>
      </w:r>
      <w:r w:rsidR="00D24770">
        <w:t xml:space="preserve">you assume that </w:t>
      </w:r>
      <w:r w:rsidR="001E37C0">
        <w:t xml:space="preserve">1 g is applied to the </w:t>
      </w:r>
      <w:r w:rsidR="00BA6682">
        <w:t>x and y axis</w:t>
      </w:r>
      <w:r w:rsidR="001E37C0">
        <w:t xml:space="preserve"> </w:t>
      </w:r>
      <w:r w:rsidR="00BA7DBA">
        <w:t>throughout th</w:t>
      </w:r>
      <w:r w:rsidR="00B515D9">
        <w:t xml:space="preserve">e experiment </w:t>
      </w:r>
      <w:r w:rsidR="004A2D00">
        <w:t>using Equation</w:t>
      </w:r>
      <w:r w:rsidR="00C065A5">
        <w:t xml:space="preserve"> </w:t>
      </w:r>
      <w:r w:rsidR="004A2D00">
        <w:t>2</w:t>
      </w:r>
      <w:r w:rsidR="00802554">
        <w:t>, the period is calculated to equal</w:t>
      </w:r>
      <w:r w:rsidR="008437C8">
        <w:t xml:space="preserve"> 1.95</w:t>
      </w:r>
      <w:r w:rsidR="00BA7DBA">
        <w:t xml:space="preserve">s. </w:t>
      </w:r>
      <w:r w:rsidR="004C3DD5">
        <w:t>Since, the</w:t>
      </w:r>
      <w:r w:rsidR="00930D60">
        <w:t xml:space="preserve"> z axis remains orthogonal to gravity the period is infinite. In comparing these values to the experimental </w:t>
      </w:r>
      <w:r w:rsidR="000D130F">
        <w:t>data</w:t>
      </w:r>
      <w:r w:rsidR="0099392E">
        <w:t xml:space="preserve"> displayed in </w:t>
      </w:r>
      <w:r w:rsidR="00970DC7">
        <w:fldChar w:fldCharType="begin"/>
      </w:r>
      <w:r w:rsidR="00970DC7">
        <w:instrText xml:space="preserve"> REF _Ref528274421 \h </w:instrText>
      </w:r>
      <w:r w:rsidR="00970DC7">
        <w:fldChar w:fldCharType="separate"/>
      </w:r>
      <w:r w:rsidR="00970DC7">
        <w:t xml:space="preserve">Table </w:t>
      </w:r>
      <w:r w:rsidR="00970DC7">
        <w:rPr>
          <w:noProof/>
        </w:rPr>
        <w:t>2</w:t>
      </w:r>
      <w:r w:rsidR="00970DC7">
        <w:fldChar w:fldCharType="end"/>
      </w:r>
      <w:r w:rsidR="000D130F">
        <w:t>,</w:t>
      </w:r>
      <w:r w:rsidR="00930D60">
        <w:t xml:space="preserve"> </w:t>
      </w:r>
      <w:r w:rsidR="000D130F">
        <w:t xml:space="preserve">there is no overlap between these values. </w:t>
      </w:r>
      <w:r w:rsidR="00970DC7">
        <w:t>Due to large outliers t</w:t>
      </w:r>
      <w:r w:rsidR="000A5102">
        <w:t xml:space="preserve">hat was caused by </w:t>
      </w:r>
      <w:r w:rsidR="00E50787">
        <w:t xml:space="preserve">irregular releases </w:t>
      </w:r>
      <w:r w:rsidR="004225E1">
        <w:t xml:space="preserve">of </w:t>
      </w:r>
      <w:r w:rsidR="00E50787">
        <w:t>the pendulum</w:t>
      </w:r>
      <w:r w:rsidR="00CC68FD">
        <w:t xml:space="preserve">, the period that was calculated did not provide insight on the behaviour of the pendulum. The period should not be affected </w:t>
      </w:r>
      <w:r w:rsidR="00486E11">
        <w:t>by the</w:t>
      </w:r>
      <w:r w:rsidR="00A567FA">
        <w:t xml:space="preserve"> displacement of the </w:t>
      </w:r>
      <w:r w:rsidR="00382334">
        <w:t xml:space="preserve">pendulum. </w:t>
      </w:r>
    </w:p>
    <w:p w14:paraId="5B777F0E" w14:textId="2EDA633F" w:rsidR="009217C8" w:rsidRDefault="009217C8" w:rsidP="00CC04B2"/>
    <w:p w14:paraId="0B1E36F1" w14:textId="247FB085" w:rsidR="002044B6" w:rsidRDefault="002044B6" w:rsidP="002044B6">
      <w:pPr>
        <w:pStyle w:val="Heading1"/>
      </w:pPr>
      <w:bookmarkStart w:id="51" w:name="_Toc528436405"/>
      <w:r>
        <w:t>5.0: Conclusion</w:t>
      </w:r>
      <w:bookmarkEnd w:id="51"/>
    </w:p>
    <w:p w14:paraId="43E2EA00" w14:textId="77777777" w:rsidR="00E64929" w:rsidRDefault="00B80F21" w:rsidP="002E3869">
      <w:r>
        <w:t xml:space="preserve">The ADXL 335 is and accelerometer that measures variances in acceleration in a triaxial field. </w:t>
      </w:r>
      <w:r w:rsidR="00126294">
        <w:t xml:space="preserve">The accelerometer was placed under a series of tests to determine </w:t>
      </w:r>
      <w:r w:rsidR="00D546D0">
        <w:t xml:space="preserve">the reliability of the device. </w:t>
      </w:r>
    </w:p>
    <w:p w14:paraId="4183933E" w14:textId="5E03ACB2" w:rsidR="004A3B95" w:rsidRDefault="00811469" w:rsidP="002E3869">
      <w:r>
        <w:t>The accelerometer proved to work well under stationary conditions</w:t>
      </w:r>
      <w:r w:rsidR="00D00AB1">
        <w:t>.</w:t>
      </w:r>
      <w:r w:rsidR="00E64929">
        <w:t xml:space="preserve"> </w:t>
      </w:r>
      <w:r>
        <w:t xml:space="preserve">Despite </w:t>
      </w:r>
      <w:r w:rsidR="00B77FF6">
        <w:t xml:space="preserve">issues with orientation, the device was able to accurately detect the affect of -1g of </w:t>
      </w:r>
      <w:r w:rsidR="00032883">
        <w:t xml:space="preserve">acceleration along each individual </w:t>
      </w:r>
      <w:r w:rsidR="00A60ED8">
        <w:t>axis</w:t>
      </w:r>
      <w:r w:rsidR="00DE0F8A">
        <w:t>. Additionally, it accurately maintained the</w:t>
      </w:r>
      <w:r w:rsidR="00557EF7">
        <w:t xml:space="preserve"> zero gravitational bias level of the</w:t>
      </w:r>
      <w:r w:rsidR="00DE0F8A">
        <w:t xml:space="preserve"> </w:t>
      </w:r>
      <w:r w:rsidR="00A60ED8">
        <w:t>axes</w:t>
      </w:r>
      <w:r w:rsidR="00DE0F8A">
        <w:t xml:space="preserve"> when the acceleration was being applied to the orthogonal plane</w:t>
      </w:r>
      <w:r w:rsidR="00A60ED8">
        <w:t xml:space="preserve">. </w:t>
      </w:r>
    </w:p>
    <w:p w14:paraId="3BB3735E" w14:textId="096D066C" w:rsidR="004A3B95" w:rsidRDefault="00032883" w:rsidP="002E3869">
      <w:r>
        <w:t>Furthermore</w:t>
      </w:r>
      <w:r w:rsidR="00DE0F8A">
        <w:t>,</w:t>
      </w:r>
      <w:r>
        <w:t xml:space="preserve"> </w:t>
      </w:r>
      <w:r w:rsidR="004A3B95">
        <w:t>when the accelerometer was rotated 360 degrees around the x-y axis the device accurately exhibited a sin</w:t>
      </w:r>
      <w:r w:rsidR="00C82BDC">
        <w:t xml:space="preserve"> </w:t>
      </w:r>
      <w:r w:rsidR="004A3B95">
        <w:t xml:space="preserve">wave for the relationship along the </w:t>
      </w:r>
      <w:r w:rsidR="00C82BDC">
        <w:t>x axis</w:t>
      </w:r>
      <w:r w:rsidR="00E1627D">
        <w:t>.</w:t>
      </w:r>
      <w:r w:rsidR="00C82BDC">
        <w:t xml:space="preserve"> </w:t>
      </w:r>
      <w:r w:rsidR="00E1627D">
        <w:t>A</w:t>
      </w:r>
      <w:r w:rsidR="00C82BDC">
        <w:t xml:space="preserve"> cos</w:t>
      </w:r>
      <w:r w:rsidR="00FA13F4">
        <w:t>ine</w:t>
      </w:r>
      <w:r w:rsidR="00C82BDC">
        <w:t xml:space="preserve"> wave for the relationship along the y axis and an acceleration of near zero for the z axis. </w:t>
      </w:r>
    </w:p>
    <w:p w14:paraId="2BC4DF86" w14:textId="3959E5FC" w:rsidR="002E3869" w:rsidRPr="002E3869" w:rsidRDefault="003D79A6" w:rsidP="002E3869">
      <w:r>
        <w:t>However, when testing the accelerometer</w:t>
      </w:r>
      <w:r w:rsidR="00AE6242">
        <w:t xml:space="preserve"> in motional settings it did not exhibit the correct results. </w:t>
      </w:r>
      <w:r w:rsidR="004677FC">
        <w:t xml:space="preserve">Treating the accelerometer as a pendulum and determining the accelerations applied to the </w:t>
      </w:r>
      <w:r w:rsidR="00181DE3">
        <w:t>system</w:t>
      </w:r>
      <w:r w:rsidR="00394F94">
        <w:t xml:space="preserve"> a sinusoidal wave was expected along the x and y axis and</w:t>
      </w:r>
      <w:r w:rsidR="00E771A3">
        <w:t xml:space="preserve"> an acceleration of zero was expected along the </w:t>
      </w:r>
      <w:r w:rsidR="00E771A3">
        <w:lastRenderedPageBreak/>
        <w:t xml:space="preserve">z axis. Moreover, the period </w:t>
      </w:r>
      <w:r w:rsidR="00F20C52">
        <w:t xml:space="preserve">was expected to remain constant regardless of the angle of displacement, for both the x and the y axes. </w:t>
      </w:r>
      <w:r w:rsidR="00E6370D">
        <w:t>These expectancies</w:t>
      </w:r>
      <w:r w:rsidR="00941550">
        <w:t xml:space="preserve"> </w:t>
      </w:r>
      <w:r w:rsidR="00181DE3">
        <w:t>were not m</w:t>
      </w:r>
      <w:r w:rsidR="00BD1558">
        <w:t>e</w:t>
      </w:r>
      <w:r w:rsidR="00181DE3">
        <w:t xml:space="preserve">et, however, the results </w:t>
      </w:r>
      <w:r w:rsidR="00A84067">
        <w:t xml:space="preserve">did display some regions that were similar to the theoretical values. Therefore, it is assumed that the error </w:t>
      </w:r>
      <w:r w:rsidR="00E6370D">
        <w:t>was caused by the meterstick that was unable to swing in a motion that resembled a pendulum</w:t>
      </w:r>
    </w:p>
    <w:p w14:paraId="67763622" w14:textId="1732BC9D" w:rsidR="00681D3E" w:rsidRDefault="002B2178" w:rsidP="002044B6">
      <w:r>
        <w:t xml:space="preserve">In conclusion, this experiment </w:t>
      </w:r>
      <w:r w:rsidR="00F45E61">
        <w:t xml:space="preserve">was not a good assessment of the reliability of the accelerometer. </w:t>
      </w:r>
      <w:r w:rsidR="00314361">
        <w:t xml:space="preserve">However, this is </w:t>
      </w:r>
      <w:r w:rsidR="00C030D8">
        <w:t>most likely not a cause of the accelerometer, as equipment issues and human e</w:t>
      </w:r>
      <w:r w:rsidR="0028758E">
        <w:t xml:space="preserve">rror did </w:t>
      </w:r>
      <w:r w:rsidR="004E4730">
        <w:t xml:space="preserve">occur throughout the experiment. In repeating this experiment, </w:t>
      </w:r>
      <w:r w:rsidR="002E3869">
        <w:t xml:space="preserve">attaching the accelerometer to a string may show improved results for the pendulum experiment as it will allow for a more consistent </w:t>
      </w:r>
      <w:r w:rsidR="00BF2F3E">
        <w:t>motion</w:t>
      </w:r>
      <w:r w:rsidR="002E3869">
        <w:t xml:space="preserve">. </w:t>
      </w:r>
    </w:p>
    <w:p w14:paraId="3ED88419" w14:textId="0EEE2BEC" w:rsidR="00314361" w:rsidRDefault="00314361" w:rsidP="002044B6"/>
    <w:p w14:paraId="6217C7D0" w14:textId="77777777" w:rsidR="00B65BF5" w:rsidRDefault="00B65BF5" w:rsidP="002044B6"/>
    <w:p w14:paraId="5A5CBA7E" w14:textId="77777777" w:rsidR="00894A7A" w:rsidRDefault="00894A7A" w:rsidP="002044B6"/>
    <w:p w14:paraId="0878A9B2" w14:textId="130ECA2F" w:rsidR="009217C8" w:rsidRDefault="00DF5BA0" w:rsidP="00DF5BA0">
      <w:pPr>
        <w:pStyle w:val="Heading1"/>
      </w:pPr>
      <w:bookmarkStart w:id="52" w:name="_Toc528436406"/>
      <w:r>
        <w:t xml:space="preserve">6.0 </w:t>
      </w:r>
      <w:r w:rsidR="003D5534">
        <w:t>References</w:t>
      </w:r>
      <w:bookmarkEnd w:id="52"/>
    </w:p>
    <w:p w14:paraId="247AB83C" w14:textId="12FA8D06" w:rsidR="009217C8" w:rsidRDefault="009217C8" w:rsidP="00CC04B2"/>
    <w:p w14:paraId="704AEDA5" w14:textId="77777777" w:rsidR="00DF5BA0" w:rsidRPr="00DF5BA0" w:rsidRDefault="00CD66B0" w:rsidP="00DF5BA0">
      <w:pPr>
        <w:pStyle w:val="Bibliography"/>
        <w:rPr>
          <w:rFonts w:ascii="Calibri" w:hAnsi="Calibri"/>
        </w:rPr>
      </w:pPr>
      <w:r>
        <w:fldChar w:fldCharType="begin"/>
      </w:r>
      <w:r>
        <w:instrText xml:space="preserve"> ADDIN ZOTERO_BIBL {"uncited":[],"omitted":[],"custom":[]} CSL_BIBLIOGRAPHY </w:instrText>
      </w:r>
      <w:r>
        <w:fldChar w:fldCharType="separate"/>
      </w:r>
      <w:r w:rsidR="00DF5BA0" w:rsidRPr="00DF5BA0">
        <w:rPr>
          <w:rFonts w:ascii="Calibri" w:hAnsi="Calibri"/>
        </w:rPr>
        <w:t>[1]</w:t>
      </w:r>
      <w:r w:rsidR="00DF5BA0" w:rsidRPr="00DF5BA0">
        <w:rPr>
          <w:rFonts w:ascii="Calibri" w:hAnsi="Calibri"/>
        </w:rPr>
        <w:tab/>
        <w:t>“ELEC344_Lab2Exercise_F2018 - ELEC 344 - Sensors and Actuators F18.” [Online]. Available: https://onq.queensu.ca/d2l/le/content/233788/fullscreen/1484120/View. [Accessed: 27-Oct-2018].</w:t>
      </w:r>
    </w:p>
    <w:p w14:paraId="058BB6D3" w14:textId="77777777" w:rsidR="00DF5BA0" w:rsidRPr="00DF5BA0" w:rsidRDefault="00DF5BA0" w:rsidP="00DF5BA0">
      <w:pPr>
        <w:pStyle w:val="Bibliography"/>
        <w:rPr>
          <w:rFonts w:ascii="Calibri" w:hAnsi="Calibri"/>
        </w:rPr>
      </w:pPr>
      <w:r w:rsidRPr="00DF5BA0">
        <w:rPr>
          <w:rFonts w:ascii="Calibri" w:hAnsi="Calibri"/>
        </w:rPr>
        <w:t>[2]</w:t>
      </w:r>
      <w:r w:rsidRPr="00DF5BA0">
        <w:rPr>
          <w:rFonts w:ascii="Calibri" w:hAnsi="Calibri"/>
        </w:rPr>
        <w:tab/>
        <w:t>“ADXL335_AccelerometerDatasheet - ELEC 344 - Sensors and Actuators F18.” [Online]. Available: https://onq.queensu.ca/d2l/le/content/233788/fullscreen/1436977/View. [Accessed: 27-Oct-2018].</w:t>
      </w:r>
    </w:p>
    <w:p w14:paraId="3100CDA3" w14:textId="5BF17512" w:rsidR="009217C8" w:rsidRDefault="00CD66B0" w:rsidP="00CC04B2">
      <w:r>
        <w:fldChar w:fldCharType="end"/>
      </w:r>
    </w:p>
    <w:p w14:paraId="01EA441C" w14:textId="13439B4D" w:rsidR="009217C8" w:rsidRDefault="009217C8" w:rsidP="00CC04B2"/>
    <w:p w14:paraId="23A98423" w14:textId="0851EF63" w:rsidR="003D03ED" w:rsidRDefault="003D03ED" w:rsidP="00CC04B2"/>
    <w:p w14:paraId="0A4CF92A" w14:textId="77777777" w:rsidR="002044B6" w:rsidRDefault="002044B6" w:rsidP="000B24E6"/>
    <w:p w14:paraId="63669DD4" w14:textId="04173B5C" w:rsidR="000B24E6" w:rsidRPr="00961D46" w:rsidRDefault="000B24E6" w:rsidP="000B24E6">
      <w:r>
        <w:t xml:space="preserve"> </w:t>
      </w:r>
    </w:p>
    <w:p w14:paraId="4A595A0B" w14:textId="77777777" w:rsidR="003D03ED" w:rsidRDefault="003D03ED"/>
    <w:p w14:paraId="73ABC91B" w14:textId="77777777" w:rsidR="002044B6" w:rsidRDefault="002044B6" w:rsidP="003D03ED">
      <w:pPr>
        <w:pStyle w:val="Heading1"/>
      </w:pPr>
    </w:p>
    <w:p w14:paraId="10FF57DD" w14:textId="77777777" w:rsidR="002044B6" w:rsidRDefault="002044B6">
      <w:pPr>
        <w:rPr>
          <w:rFonts w:asciiTheme="majorHAnsi" w:eastAsiaTheme="majorEastAsia" w:hAnsiTheme="majorHAnsi" w:cstheme="majorBidi"/>
          <w:color w:val="2F5496" w:themeColor="accent1" w:themeShade="BF"/>
          <w:sz w:val="32"/>
          <w:szCs w:val="32"/>
        </w:rPr>
      </w:pPr>
      <w:r>
        <w:br w:type="page"/>
      </w:r>
    </w:p>
    <w:p w14:paraId="4A7F14E8" w14:textId="204EFAFC" w:rsidR="009217C8" w:rsidRDefault="003D03ED" w:rsidP="003D03ED">
      <w:pPr>
        <w:pStyle w:val="Heading1"/>
      </w:pPr>
      <w:bookmarkStart w:id="53" w:name="_Toc528436407"/>
      <w:r>
        <w:lastRenderedPageBreak/>
        <w:t>Appendix A: Constant Values</w:t>
      </w:r>
      <w:bookmarkEnd w:id="53"/>
    </w:p>
    <w:p w14:paraId="3B5CFBB9" w14:textId="7A7B0166" w:rsidR="00C90E28" w:rsidRPr="00C90E28" w:rsidRDefault="00C90E28" w:rsidP="00C90E28">
      <w:r>
        <w:t>A summary of all the specifications of the ADXL335 can be found in</w:t>
      </w:r>
      <w:r w:rsidR="00C33C6C">
        <w:t xml:space="preserve"> </w:t>
      </w:r>
      <w:r w:rsidR="00C33C6C">
        <w:fldChar w:fldCharType="begin"/>
      </w:r>
      <w:r w:rsidR="00C33C6C">
        <w:instrText xml:space="preserve"> REF _Ref528408739 \h </w:instrText>
      </w:r>
      <w:r w:rsidR="00C33C6C">
        <w:fldChar w:fldCharType="separate"/>
      </w:r>
      <w:r w:rsidR="00C33C6C">
        <w:t xml:space="preserve">Table </w:t>
      </w:r>
      <w:r w:rsidR="00C33C6C">
        <w:rPr>
          <w:noProof/>
        </w:rPr>
        <w:t>3</w:t>
      </w:r>
      <w:r w:rsidR="00C33C6C">
        <w:fldChar w:fldCharType="end"/>
      </w:r>
      <w:r w:rsidR="00C33C6C">
        <w:t>.</w:t>
      </w:r>
    </w:p>
    <w:p w14:paraId="6BAA8644" w14:textId="5AD48237" w:rsidR="00C33C6C" w:rsidRDefault="00C33C6C" w:rsidP="00C33C6C">
      <w:pPr>
        <w:pStyle w:val="Caption"/>
        <w:keepNext/>
      </w:pPr>
      <w:bookmarkStart w:id="54" w:name="_Ref528408739"/>
      <w:bookmarkStart w:id="55" w:name="_Toc528435954"/>
      <w:r>
        <w:t xml:space="preserve">Table </w:t>
      </w:r>
      <w:r w:rsidR="007865D8">
        <w:rPr>
          <w:noProof/>
        </w:rPr>
        <w:fldChar w:fldCharType="begin"/>
      </w:r>
      <w:r w:rsidR="007865D8">
        <w:rPr>
          <w:noProof/>
        </w:rPr>
        <w:instrText xml:space="preserve"> SEQ Table \* ARABIC </w:instrText>
      </w:r>
      <w:r w:rsidR="007865D8">
        <w:rPr>
          <w:noProof/>
        </w:rPr>
        <w:fldChar w:fldCharType="separate"/>
      </w:r>
      <w:r w:rsidR="00C97E45">
        <w:rPr>
          <w:noProof/>
        </w:rPr>
        <w:t>4</w:t>
      </w:r>
      <w:r w:rsidR="007865D8">
        <w:rPr>
          <w:noProof/>
        </w:rPr>
        <w:fldChar w:fldCharType="end"/>
      </w:r>
      <w:bookmarkEnd w:id="54"/>
      <w:r>
        <w:t>: ADXL 335 specifications</w:t>
      </w:r>
      <w:bookmarkEnd w:id="55"/>
    </w:p>
    <w:tbl>
      <w:tblPr>
        <w:tblW w:w="6200" w:type="dxa"/>
        <w:tblLook w:val="04A0" w:firstRow="1" w:lastRow="0" w:firstColumn="1" w:lastColumn="0" w:noHBand="0" w:noVBand="1"/>
      </w:tblPr>
      <w:tblGrid>
        <w:gridCol w:w="3640"/>
        <w:gridCol w:w="1600"/>
        <w:gridCol w:w="960"/>
      </w:tblGrid>
      <w:tr w:rsidR="00C90E28" w:rsidRPr="00F517C3" w14:paraId="3BE8C09A" w14:textId="77777777" w:rsidTr="00760C24">
        <w:trPr>
          <w:trHeight w:val="300"/>
        </w:trPr>
        <w:tc>
          <w:tcPr>
            <w:tcW w:w="3640" w:type="dxa"/>
            <w:tcBorders>
              <w:top w:val="single" w:sz="4" w:space="0" w:color="auto"/>
              <w:left w:val="nil"/>
              <w:bottom w:val="single" w:sz="4" w:space="0" w:color="auto"/>
              <w:right w:val="single" w:sz="4" w:space="0" w:color="auto"/>
            </w:tcBorders>
            <w:shd w:val="clear" w:color="auto" w:fill="auto"/>
            <w:noWrap/>
            <w:vAlign w:val="bottom"/>
            <w:hideMark/>
          </w:tcPr>
          <w:p w14:paraId="5744756A"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Specification</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95638"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Value</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164DA612"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Unit</w:t>
            </w:r>
          </w:p>
        </w:tc>
      </w:tr>
      <w:tr w:rsidR="00C90E28" w:rsidRPr="00F517C3" w14:paraId="65CD17E6" w14:textId="77777777" w:rsidTr="00760C24">
        <w:trPr>
          <w:trHeight w:val="300"/>
        </w:trPr>
        <w:tc>
          <w:tcPr>
            <w:tcW w:w="3640" w:type="dxa"/>
            <w:tcBorders>
              <w:top w:val="single" w:sz="4" w:space="0" w:color="auto"/>
              <w:left w:val="nil"/>
              <w:bottom w:val="nil"/>
              <w:right w:val="single" w:sz="4" w:space="0" w:color="auto"/>
            </w:tcBorders>
            <w:shd w:val="clear" w:color="auto" w:fill="auto"/>
            <w:noWrap/>
            <w:vAlign w:val="bottom"/>
            <w:hideMark/>
          </w:tcPr>
          <w:p w14:paraId="6B31B965"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Measurement Range (minimum)</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255A5"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3.0</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7BC81D2"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g</w:t>
            </w:r>
          </w:p>
        </w:tc>
      </w:tr>
      <w:tr w:rsidR="00C90E28" w:rsidRPr="00F517C3" w14:paraId="50A94340" w14:textId="77777777" w:rsidTr="00760C24">
        <w:trPr>
          <w:trHeight w:val="300"/>
        </w:trPr>
        <w:tc>
          <w:tcPr>
            <w:tcW w:w="3640" w:type="dxa"/>
            <w:tcBorders>
              <w:top w:val="nil"/>
              <w:left w:val="nil"/>
              <w:bottom w:val="nil"/>
              <w:right w:val="single" w:sz="4" w:space="0" w:color="auto"/>
            </w:tcBorders>
            <w:shd w:val="clear" w:color="auto" w:fill="auto"/>
            <w:noWrap/>
            <w:vAlign w:val="bottom"/>
            <w:hideMark/>
          </w:tcPr>
          <w:p w14:paraId="081ABEC1"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Measurement Range (typical)</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4B0AF"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3.6</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5CAD064"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g</w:t>
            </w:r>
          </w:p>
        </w:tc>
      </w:tr>
      <w:tr w:rsidR="00C90E28" w:rsidRPr="00F517C3" w14:paraId="74D3FAD9" w14:textId="77777777" w:rsidTr="00760C24">
        <w:trPr>
          <w:trHeight w:val="300"/>
        </w:trPr>
        <w:tc>
          <w:tcPr>
            <w:tcW w:w="3640" w:type="dxa"/>
            <w:tcBorders>
              <w:top w:val="nil"/>
              <w:left w:val="nil"/>
              <w:bottom w:val="nil"/>
              <w:right w:val="single" w:sz="4" w:space="0" w:color="auto"/>
            </w:tcBorders>
            <w:shd w:val="clear" w:color="auto" w:fill="auto"/>
            <w:noWrap/>
            <w:vAlign w:val="bottom"/>
            <w:hideMark/>
          </w:tcPr>
          <w:p w14:paraId="0885CD90"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Non-Linearity</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2BC297"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0.3</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79D4D3F3"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w:t>
            </w:r>
          </w:p>
        </w:tc>
      </w:tr>
      <w:tr w:rsidR="00C90E28" w:rsidRPr="00F517C3" w14:paraId="6933D0D9" w14:textId="77777777" w:rsidTr="00760C24">
        <w:trPr>
          <w:trHeight w:val="300"/>
        </w:trPr>
        <w:tc>
          <w:tcPr>
            <w:tcW w:w="3640" w:type="dxa"/>
            <w:tcBorders>
              <w:top w:val="nil"/>
              <w:left w:val="nil"/>
              <w:bottom w:val="nil"/>
              <w:right w:val="single" w:sz="4" w:space="0" w:color="auto"/>
            </w:tcBorders>
            <w:shd w:val="clear" w:color="auto" w:fill="auto"/>
            <w:noWrap/>
            <w:vAlign w:val="bottom"/>
            <w:hideMark/>
          </w:tcPr>
          <w:p w14:paraId="034B547E"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Cross-axis sensitivity</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F50A69"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1</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29D5789"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w:t>
            </w:r>
          </w:p>
        </w:tc>
      </w:tr>
      <w:tr w:rsidR="00C90E28" w:rsidRPr="00F517C3" w14:paraId="0F6DFB00" w14:textId="77777777" w:rsidTr="00760C24">
        <w:trPr>
          <w:trHeight w:val="300"/>
        </w:trPr>
        <w:tc>
          <w:tcPr>
            <w:tcW w:w="3640" w:type="dxa"/>
            <w:tcBorders>
              <w:top w:val="nil"/>
              <w:left w:val="nil"/>
              <w:bottom w:val="nil"/>
              <w:right w:val="single" w:sz="4" w:space="0" w:color="auto"/>
            </w:tcBorders>
            <w:shd w:val="clear" w:color="auto" w:fill="auto"/>
            <w:noWrap/>
            <w:vAlign w:val="bottom"/>
            <w:hideMark/>
          </w:tcPr>
          <w:p w14:paraId="03E009E0"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Measurement Sensitivity (minimum)</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79637"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0.27</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37A8C88"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V/g</w:t>
            </w:r>
          </w:p>
        </w:tc>
      </w:tr>
      <w:tr w:rsidR="00C90E28" w:rsidRPr="00F517C3" w14:paraId="31127805" w14:textId="77777777" w:rsidTr="00760C24">
        <w:trPr>
          <w:trHeight w:val="300"/>
        </w:trPr>
        <w:tc>
          <w:tcPr>
            <w:tcW w:w="3640" w:type="dxa"/>
            <w:tcBorders>
              <w:top w:val="nil"/>
              <w:left w:val="nil"/>
              <w:bottom w:val="nil"/>
              <w:right w:val="single" w:sz="4" w:space="0" w:color="auto"/>
            </w:tcBorders>
            <w:shd w:val="clear" w:color="auto" w:fill="auto"/>
            <w:noWrap/>
            <w:vAlign w:val="bottom"/>
            <w:hideMark/>
          </w:tcPr>
          <w:p w14:paraId="0942EE51"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Measurement Sensitivity (typical)</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BD5F8E"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0.3</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6707CB63"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V/g</w:t>
            </w:r>
          </w:p>
        </w:tc>
      </w:tr>
      <w:tr w:rsidR="00C90E28" w:rsidRPr="00F517C3" w14:paraId="5AFD2143" w14:textId="77777777" w:rsidTr="00760C24">
        <w:trPr>
          <w:trHeight w:val="300"/>
        </w:trPr>
        <w:tc>
          <w:tcPr>
            <w:tcW w:w="3640" w:type="dxa"/>
            <w:tcBorders>
              <w:top w:val="nil"/>
              <w:left w:val="nil"/>
              <w:bottom w:val="nil"/>
              <w:right w:val="single" w:sz="4" w:space="0" w:color="auto"/>
            </w:tcBorders>
            <w:shd w:val="clear" w:color="auto" w:fill="auto"/>
            <w:noWrap/>
            <w:vAlign w:val="bottom"/>
            <w:hideMark/>
          </w:tcPr>
          <w:p w14:paraId="2C93369A"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Measurement Sensitivity (maximum)</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2832B"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0.33</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438EDE90"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V/g</w:t>
            </w:r>
          </w:p>
        </w:tc>
      </w:tr>
      <w:tr w:rsidR="00C90E28" w:rsidRPr="00F517C3" w14:paraId="0460AD1E" w14:textId="77777777" w:rsidTr="00760C24">
        <w:trPr>
          <w:trHeight w:val="300"/>
        </w:trPr>
        <w:tc>
          <w:tcPr>
            <w:tcW w:w="3640" w:type="dxa"/>
            <w:vMerge w:val="restart"/>
            <w:tcBorders>
              <w:top w:val="nil"/>
              <w:left w:val="nil"/>
              <w:bottom w:val="nil"/>
              <w:right w:val="single" w:sz="4" w:space="0" w:color="auto"/>
            </w:tcBorders>
            <w:shd w:val="clear" w:color="auto" w:fill="auto"/>
            <w:noWrap/>
            <w:vAlign w:val="center"/>
            <w:hideMark/>
          </w:tcPr>
          <w:p w14:paraId="3BF1F735"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0 g voltage (minimum)</w:t>
            </w:r>
          </w:p>
        </w:tc>
        <w:tc>
          <w:tcPr>
            <w:tcW w:w="1600" w:type="dxa"/>
            <w:tcBorders>
              <w:top w:val="single" w:sz="4" w:space="0" w:color="auto"/>
              <w:left w:val="single" w:sz="4" w:space="0" w:color="auto"/>
              <w:bottom w:val="nil"/>
              <w:right w:val="single" w:sz="4" w:space="0" w:color="auto"/>
            </w:tcBorders>
            <w:shd w:val="clear" w:color="auto" w:fill="auto"/>
            <w:noWrap/>
            <w:vAlign w:val="bottom"/>
            <w:hideMark/>
          </w:tcPr>
          <w:p w14:paraId="4CA58D5C" w14:textId="3C685B5A"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X,</w:t>
            </w:r>
            <w:r w:rsidR="00520613">
              <w:rPr>
                <w:rFonts w:ascii="Calibri" w:eastAsia="Times New Roman" w:hAnsi="Calibri" w:cs="Calibri"/>
                <w:color w:val="000000"/>
                <w:lang w:eastAsia="en-CA"/>
              </w:rPr>
              <w:t xml:space="preserve"> </w:t>
            </w:r>
            <w:r w:rsidRPr="00F517C3">
              <w:rPr>
                <w:rFonts w:ascii="Calibri" w:eastAsia="Times New Roman" w:hAnsi="Calibri" w:cs="Calibri"/>
                <w:color w:val="000000"/>
                <w:lang w:eastAsia="en-CA"/>
              </w:rPr>
              <w:t xml:space="preserve">Y - 1.35 </w:t>
            </w:r>
          </w:p>
        </w:tc>
        <w:tc>
          <w:tcPr>
            <w:tcW w:w="960" w:type="dxa"/>
            <w:vMerge w:val="restart"/>
            <w:tcBorders>
              <w:top w:val="single" w:sz="4" w:space="0" w:color="auto"/>
              <w:left w:val="single" w:sz="4" w:space="0" w:color="auto"/>
              <w:bottom w:val="nil"/>
              <w:right w:val="nil"/>
            </w:tcBorders>
            <w:shd w:val="clear" w:color="auto" w:fill="auto"/>
            <w:noWrap/>
            <w:vAlign w:val="center"/>
            <w:hideMark/>
          </w:tcPr>
          <w:p w14:paraId="062CEBDA"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V</w:t>
            </w:r>
          </w:p>
        </w:tc>
      </w:tr>
      <w:tr w:rsidR="00C90E28" w:rsidRPr="00F517C3" w14:paraId="12456F93" w14:textId="77777777" w:rsidTr="00760C24">
        <w:trPr>
          <w:trHeight w:val="300"/>
        </w:trPr>
        <w:tc>
          <w:tcPr>
            <w:tcW w:w="3640" w:type="dxa"/>
            <w:vMerge/>
            <w:tcBorders>
              <w:top w:val="nil"/>
              <w:left w:val="nil"/>
              <w:bottom w:val="nil"/>
              <w:right w:val="single" w:sz="4" w:space="0" w:color="auto"/>
            </w:tcBorders>
            <w:vAlign w:val="center"/>
            <w:hideMark/>
          </w:tcPr>
          <w:p w14:paraId="0BDDFDBE" w14:textId="77777777" w:rsidR="00C90E28" w:rsidRPr="00F517C3" w:rsidRDefault="00C90E28" w:rsidP="00760C24">
            <w:pPr>
              <w:spacing w:after="0" w:line="240" w:lineRule="auto"/>
              <w:rPr>
                <w:rFonts w:ascii="Calibri" w:eastAsia="Times New Roman" w:hAnsi="Calibri" w:cs="Calibri"/>
                <w:color w:val="000000"/>
                <w:lang w:eastAsia="en-CA"/>
              </w:rPr>
            </w:pPr>
          </w:p>
        </w:tc>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5E5C0B15"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Z - 1.2</w:t>
            </w:r>
          </w:p>
        </w:tc>
        <w:tc>
          <w:tcPr>
            <w:tcW w:w="960" w:type="dxa"/>
            <w:vMerge/>
            <w:tcBorders>
              <w:top w:val="nil"/>
              <w:left w:val="single" w:sz="4" w:space="0" w:color="auto"/>
              <w:bottom w:val="single" w:sz="4" w:space="0" w:color="auto"/>
              <w:right w:val="nil"/>
            </w:tcBorders>
            <w:vAlign w:val="center"/>
            <w:hideMark/>
          </w:tcPr>
          <w:p w14:paraId="0C221327" w14:textId="77777777" w:rsidR="00C90E28" w:rsidRPr="00F517C3" w:rsidRDefault="00C90E28" w:rsidP="00760C24">
            <w:pPr>
              <w:spacing w:after="0" w:line="240" w:lineRule="auto"/>
              <w:rPr>
                <w:rFonts w:ascii="Calibri" w:eastAsia="Times New Roman" w:hAnsi="Calibri" w:cs="Calibri"/>
                <w:color w:val="000000"/>
                <w:lang w:eastAsia="en-CA"/>
              </w:rPr>
            </w:pPr>
          </w:p>
        </w:tc>
      </w:tr>
      <w:tr w:rsidR="00C90E28" w:rsidRPr="00F517C3" w14:paraId="0B84CC48" w14:textId="77777777" w:rsidTr="00760C24">
        <w:trPr>
          <w:trHeight w:val="300"/>
        </w:trPr>
        <w:tc>
          <w:tcPr>
            <w:tcW w:w="3640" w:type="dxa"/>
            <w:tcBorders>
              <w:top w:val="nil"/>
              <w:left w:val="nil"/>
              <w:bottom w:val="nil"/>
              <w:right w:val="single" w:sz="4" w:space="0" w:color="auto"/>
            </w:tcBorders>
            <w:shd w:val="clear" w:color="auto" w:fill="auto"/>
            <w:noWrap/>
            <w:vAlign w:val="bottom"/>
            <w:hideMark/>
          </w:tcPr>
          <w:p w14:paraId="0CD61AEB"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0 g voltage (typical)</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D36BE9"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1.5</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25DF8883"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V</w:t>
            </w:r>
          </w:p>
        </w:tc>
      </w:tr>
      <w:tr w:rsidR="00C90E28" w:rsidRPr="00F517C3" w14:paraId="73EF53F2" w14:textId="77777777" w:rsidTr="00760C24">
        <w:trPr>
          <w:trHeight w:val="300"/>
        </w:trPr>
        <w:tc>
          <w:tcPr>
            <w:tcW w:w="3640" w:type="dxa"/>
            <w:vMerge w:val="restart"/>
            <w:tcBorders>
              <w:top w:val="nil"/>
              <w:left w:val="nil"/>
              <w:bottom w:val="nil"/>
              <w:right w:val="single" w:sz="4" w:space="0" w:color="auto"/>
            </w:tcBorders>
            <w:shd w:val="clear" w:color="auto" w:fill="auto"/>
            <w:noWrap/>
            <w:vAlign w:val="center"/>
            <w:hideMark/>
          </w:tcPr>
          <w:p w14:paraId="009D8C99"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0 g voltage (maximum)</w:t>
            </w:r>
          </w:p>
        </w:tc>
        <w:tc>
          <w:tcPr>
            <w:tcW w:w="1600" w:type="dxa"/>
            <w:tcBorders>
              <w:top w:val="single" w:sz="4" w:space="0" w:color="auto"/>
              <w:left w:val="single" w:sz="4" w:space="0" w:color="auto"/>
              <w:bottom w:val="nil"/>
              <w:right w:val="single" w:sz="4" w:space="0" w:color="auto"/>
            </w:tcBorders>
            <w:shd w:val="clear" w:color="auto" w:fill="auto"/>
            <w:noWrap/>
            <w:vAlign w:val="bottom"/>
            <w:hideMark/>
          </w:tcPr>
          <w:p w14:paraId="37278407" w14:textId="0A854E89"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X,</w:t>
            </w:r>
            <w:r w:rsidR="00520613">
              <w:rPr>
                <w:rFonts w:ascii="Calibri" w:eastAsia="Times New Roman" w:hAnsi="Calibri" w:cs="Calibri"/>
                <w:color w:val="000000"/>
                <w:lang w:eastAsia="en-CA"/>
              </w:rPr>
              <w:t xml:space="preserve"> </w:t>
            </w:r>
            <w:r w:rsidRPr="00F517C3">
              <w:rPr>
                <w:rFonts w:ascii="Calibri" w:eastAsia="Times New Roman" w:hAnsi="Calibri" w:cs="Calibri"/>
                <w:color w:val="000000"/>
                <w:lang w:eastAsia="en-CA"/>
              </w:rPr>
              <w:t>Y - 1.65</w:t>
            </w:r>
          </w:p>
        </w:tc>
        <w:tc>
          <w:tcPr>
            <w:tcW w:w="960" w:type="dxa"/>
            <w:vMerge w:val="restart"/>
            <w:tcBorders>
              <w:top w:val="single" w:sz="4" w:space="0" w:color="auto"/>
              <w:left w:val="single" w:sz="4" w:space="0" w:color="auto"/>
              <w:bottom w:val="nil"/>
              <w:right w:val="nil"/>
            </w:tcBorders>
            <w:shd w:val="clear" w:color="auto" w:fill="auto"/>
            <w:noWrap/>
            <w:vAlign w:val="center"/>
            <w:hideMark/>
          </w:tcPr>
          <w:p w14:paraId="0200CE19"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V</w:t>
            </w:r>
          </w:p>
        </w:tc>
      </w:tr>
      <w:tr w:rsidR="00C90E28" w:rsidRPr="00F517C3" w14:paraId="6A775ADA" w14:textId="77777777" w:rsidTr="00760C24">
        <w:trPr>
          <w:trHeight w:val="300"/>
        </w:trPr>
        <w:tc>
          <w:tcPr>
            <w:tcW w:w="3640" w:type="dxa"/>
            <w:vMerge/>
            <w:tcBorders>
              <w:top w:val="nil"/>
              <w:left w:val="nil"/>
              <w:bottom w:val="nil"/>
              <w:right w:val="single" w:sz="4" w:space="0" w:color="auto"/>
            </w:tcBorders>
            <w:vAlign w:val="center"/>
            <w:hideMark/>
          </w:tcPr>
          <w:p w14:paraId="3F7453F7" w14:textId="77777777" w:rsidR="00C90E28" w:rsidRPr="00F517C3" w:rsidRDefault="00C90E28" w:rsidP="00760C24">
            <w:pPr>
              <w:spacing w:after="0" w:line="240" w:lineRule="auto"/>
              <w:rPr>
                <w:rFonts w:ascii="Calibri" w:eastAsia="Times New Roman" w:hAnsi="Calibri" w:cs="Calibri"/>
                <w:color w:val="000000"/>
                <w:lang w:eastAsia="en-CA"/>
              </w:rPr>
            </w:pPr>
          </w:p>
        </w:tc>
        <w:tc>
          <w:tcPr>
            <w:tcW w:w="1600" w:type="dxa"/>
            <w:tcBorders>
              <w:top w:val="nil"/>
              <w:left w:val="single" w:sz="4" w:space="0" w:color="auto"/>
              <w:bottom w:val="single" w:sz="4" w:space="0" w:color="auto"/>
              <w:right w:val="single" w:sz="4" w:space="0" w:color="auto"/>
            </w:tcBorders>
            <w:shd w:val="clear" w:color="auto" w:fill="auto"/>
            <w:noWrap/>
            <w:vAlign w:val="bottom"/>
            <w:hideMark/>
          </w:tcPr>
          <w:p w14:paraId="6CC60E9C"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 xml:space="preserve"> Z - 1.8</w:t>
            </w:r>
          </w:p>
        </w:tc>
        <w:tc>
          <w:tcPr>
            <w:tcW w:w="960" w:type="dxa"/>
            <w:vMerge/>
            <w:tcBorders>
              <w:top w:val="nil"/>
              <w:left w:val="single" w:sz="4" w:space="0" w:color="auto"/>
              <w:bottom w:val="single" w:sz="4" w:space="0" w:color="auto"/>
              <w:right w:val="nil"/>
            </w:tcBorders>
            <w:vAlign w:val="center"/>
            <w:hideMark/>
          </w:tcPr>
          <w:p w14:paraId="052B5563" w14:textId="77777777" w:rsidR="00C90E28" w:rsidRPr="00F517C3" w:rsidRDefault="00C90E28" w:rsidP="00760C24">
            <w:pPr>
              <w:spacing w:after="0" w:line="240" w:lineRule="auto"/>
              <w:rPr>
                <w:rFonts w:ascii="Calibri" w:eastAsia="Times New Roman" w:hAnsi="Calibri" w:cs="Calibri"/>
                <w:color w:val="000000"/>
                <w:lang w:eastAsia="en-CA"/>
              </w:rPr>
            </w:pPr>
          </w:p>
        </w:tc>
      </w:tr>
      <w:tr w:rsidR="00C90E28" w:rsidRPr="00F517C3" w14:paraId="53998F12" w14:textId="77777777" w:rsidTr="00760C24">
        <w:trPr>
          <w:trHeight w:val="300"/>
        </w:trPr>
        <w:tc>
          <w:tcPr>
            <w:tcW w:w="3640" w:type="dxa"/>
            <w:tcBorders>
              <w:top w:val="nil"/>
              <w:left w:val="nil"/>
              <w:bottom w:val="nil"/>
              <w:right w:val="single" w:sz="4" w:space="0" w:color="auto"/>
            </w:tcBorders>
            <w:shd w:val="clear" w:color="auto" w:fill="auto"/>
            <w:noWrap/>
            <w:vAlign w:val="bottom"/>
            <w:hideMark/>
          </w:tcPr>
          <w:p w14:paraId="7FE55D9E"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Operating temperature range</w:t>
            </w:r>
          </w:p>
        </w:tc>
        <w:tc>
          <w:tcPr>
            <w:tcW w:w="16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458357" w14:textId="77777777" w:rsidR="00C90E28" w:rsidRPr="00F517C3" w:rsidRDefault="00C90E28" w:rsidP="00760C24">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40 to +85</w:t>
            </w:r>
          </w:p>
        </w:tc>
        <w:tc>
          <w:tcPr>
            <w:tcW w:w="960" w:type="dxa"/>
            <w:tcBorders>
              <w:top w:val="single" w:sz="4" w:space="0" w:color="auto"/>
              <w:left w:val="single" w:sz="4" w:space="0" w:color="auto"/>
              <w:bottom w:val="single" w:sz="4" w:space="0" w:color="auto"/>
              <w:right w:val="nil"/>
            </w:tcBorders>
            <w:shd w:val="clear" w:color="auto" w:fill="auto"/>
            <w:noWrap/>
            <w:vAlign w:val="bottom"/>
            <w:hideMark/>
          </w:tcPr>
          <w:p w14:paraId="0ECC6DB6"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C</w:t>
            </w:r>
          </w:p>
        </w:tc>
      </w:tr>
      <w:tr w:rsidR="00C90E28" w:rsidRPr="00F517C3" w14:paraId="52289A86" w14:textId="77777777" w:rsidTr="00760C24">
        <w:trPr>
          <w:trHeight w:val="300"/>
        </w:trPr>
        <w:tc>
          <w:tcPr>
            <w:tcW w:w="3640" w:type="dxa"/>
            <w:tcBorders>
              <w:top w:val="nil"/>
              <w:left w:val="nil"/>
              <w:bottom w:val="nil"/>
              <w:right w:val="single" w:sz="4" w:space="0" w:color="auto"/>
            </w:tcBorders>
            <w:shd w:val="clear" w:color="auto" w:fill="auto"/>
            <w:noWrap/>
            <w:vAlign w:val="bottom"/>
            <w:hideMark/>
          </w:tcPr>
          <w:p w14:paraId="451288F8" w14:textId="77777777" w:rsidR="00C90E28" w:rsidRPr="00F517C3" w:rsidRDefault="00C90E28" w:rsidP="00760C24">
            <w:pPr>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Absolute maximum acceleration</w:t>
            </w:r>
          </w:p>
        </w:tc>
        <w:tc>
          <w:tcPr>
            <w:tcW w:w="1600" w:type="dxa"/>
            <w:tcBorders>
              <w:top w:val="single" w:sz="4" w:space="0" w:color="auto"/>
              <w:left w:val="single" w:sz="4" w:space="0" w:color="auto"/>
              <w:bottom w:val="nil"/>
              <w:right w:val="single" w:sz="4" w:space="0" w:color="auto"/>
            </w:tcBorders>
            <w:shd w:val="clear" w:color="auto" w:fill="auto"/>
            <w:noWrap/>
            <w:vAlign w:val="bottom"/>
            <w:hideMark/>
          </w:tcPr>
          <w:p w14:paraId="731D6D5B" w14:textId="77777777" w:rsidR="00C90E28" w:rsidRPr="00F517C3" w:rsidRDefault="00C90E28" w:rsidP="00760C24">
            <w:pPr>
              <w:spacing w:after="0" w:line="240" w:lineRule="auto"/>
              <w:jc w:val="center"/>
              <w:rPr>
                <w:rFonts w:ascii="Calibri" w:eastAsia="Times New Roman" w:hAnsi="Calibri" w:cs="Calibri"/>
                <w:color w:val="000000"/>
                <w:lang w:eastAsia="en-CA"/>
              </w:rPr>
            </w:pPr>
            <w:r w:rsidRPr="00F517C3">
              <w:rPr>
                <w:rFonts w:ascii="Calibri" w:eastAsia="Times New Roman" w:hAnsi="Calibri" w:cs="Calibri"/>
                <w:color w:val="000000"/>
                <w:lang w:eastAsia="en-CA"/>
              </w:rPr>
              <w:t>10,000</w:t>
            </w:r>
          </w:p>
        </w:tc>
        <w:tc>
          <w:tcPr>
            <w:tcW w:w="960" w:type="dxa"/>
            <w:tcBorders>
              <w:top w:val="single" w:sz="4" w:space="0" w:color="auto"/>
              <w:left w:val="single" w:sz="4" w:space="0" w:color="auto"/>
              <w:bottom w:val="nil"/>
              <w:right w:val="nil"/>
            </w:tcBorders>
            <w:shd w:val="clear" w:color="auto" w:fill="auto"/>
            <w:noWrap/>
            <w:vAlign w:val="bottom"/>
            <w:hideMark/>
          </w:tcPr>
          <w:p w14:paraId="4AF91F0A" w14:textId="77777777" w:rsidR="00C90E28" w:rsidRPr="00F517C3" w:rsidRDefault="00C90E28" w:rsidP="00C33C6C">
            <w:pPr>
              <w:keepNext/>
              <w:spacing w:after="0" w:line="240" w:lineRule="auto"/>
              <w:rPr>
                <w:rFonts w:ascii="Calibri" w:eastAsia="Times New Roman" w:hAnsi="Calibri" w:cs="Calibri"/>
                <w:color w:val="000000"/>
                <w:lang w:eastAsia="en-CA"/>
              </w:rPr>
            </w:pPr>
            <w:r w:rsidRPr="00F517C3">
              <w:rPr>
                <w:rFonts w:ascii="Calibri" w:eastAsia="Times New Roman" w:hAnsi="Calibri" w:cs="Calibri"/>
                <w:color w:val="000000"/>
                <w:lang w:eastAsia="en-CA"/>
              </w:rPr>
              <w:t>g</w:t>
            </w:r>
          </w:p>
        </w:tc>
      </w:tr>
    </w:tbl>
    <w:p w14:paraId="72C62593" w14:textId="11D622A6" w:rsidR="003D03ED" w:rsidRDefault="003D03ED" w:rsidP="00C33C6C">
      <w:pPr>
        <w:pStyle w:val="Caption"/>
      </w:pPr>
    </w:p>
    <w:p w14:paraId="5EFBED2E" w14:textId="01C6E45E" w:rsidR="00FD1916" w:rsidRDefault="00FD1916" w:rsidP="00FD1916"/>
    <w:p w14:paraId="463397C8" w14:textId="44529EE3" w:rsidR="00FD1916" w:rsidRDefault="00FD1916" w:rsidP="00FD1916"/>
    <w:p w14:paraId="30A64308" w14:textId="75665834" w:rsidR="00FD1916" w:rsidRDefault="00FD1916" w:rsidP="00FD1916"/>
    <w:p w14:paraId="7252BBF9" w14:textId="6B022DAD" w:rsidR="00FD1916" w:rsidRDefault="00FD1916" w:rsidP="00FD1916"/>
    <w:p w14:paraId="4D9F272E" w14:textId="6DAEE7C0" w:rsidR="00FD1916" w:rsidRDefault="00FD1916" w:rsidP="00FD1916"/>
    <w:p w14:paraId="69FD9AFF" w14:textId="4130185B" w:rsidR="00FD1916" w:rsidRDefault="00FD1916" w:rsidP="00FD1916"/>
    <w:p w14:paraId="6D232E3A" w14:textId="79B158BC" w:rsidR="00FD1916" w:rsidRDefault="00FD1916" w:rsidP="00FD1916"/>
    <w:p w14:paraId="23A61345" w14:textId="353DF1FE" w:rsidR="00FD1916" w:rsidRDefault="00FD1916" w:rsidP="00FD1916"/>
    <w:p w14:paraId="24797265" w14:textId="62264D5A" w:rsidR="00FD1916" w:rsidRDefault="00FD1916" w:rsidP="00FD1916"/>
    <w:p w14:paraId="72726C87" w14:textId="2ABA7A65" w:rsidR="00FD1916" w:rsidRDefault="00FD1916" w:rsidP="00FD1916"/>
    <w:p w14:paraId="4EF63834" w14:textId="56D6EF9E" w:rsidR="00FD1916" w:rsidRDefault="00FD1916" w:rsidP="00FD1916"/>
    <w:p w14:paraId="0EB35A3E" w14:textId="1199A7D6" w:rsidR="00FD1916" w:rsidRDefault="00FD1916" w:rsidP="00FD1916"/>
    <w:p w14:paraId="4EC86FC5" w14:textId="7A74A6CA" w:rsidR="00FD1916" w:rsidRDefault="00FD1916" w:rsidP="00FD1916"/>
    <w:p w14:paraId="682F857F" w14:textId="02214B8E" w:rsidR="00FD1916" w:rsidRDefault="00FD1916" w:rsidP="00FD1916"/>
    <w:p w14:paraId="58EA7432" w14:textId="77B0AA85" w:rsidR="00FD1916" w:rsidRDefault="00FD1916" w:rsidP="00FD1916"/>
    <w:p w14:paraId="4F8AB743" w14:textId="5847EEAF" w:rsidR="00D15869" w:rsidRDefault="00FD1916" w:rsidP="00D15869">
      <w:pPr>
        <w:pStyle w:val="Heading1"/>
      </w:pPr>
      <w:bookmarkStart w:id="56" w:name="_Toc528436408"/>
      <w:r>
        <w:lastRenderedPageBreak/>
        <w:t xml:space="preserve">Appendix B: </w:t>
      </w:r>
      <w:r w:rsidR="00D15869">
        <w:t>Arduino Code</w:t>
      </w:r>
      <w:bookmarkEnd w:id="56"/>
    </w:p>
    <w:p w14:paraId="5A9C8A63" w14:textId="37229225" w:rsidR="00D15869" w:rsidRDefault="00F85283" w:rsidP="00D15869">
      <w:r>
        <w:t>This code was used to output the x,</w:t>
      </w:r>
      <w:r w:rsidR="00520613">
        <w:t xml:space="preserve"> </w:t>
      </w:r>
      <w:r>
        <w:t xml:space="preserve">y and z voltages on the serial monitor. </w:t>
      </w:r>
    </w:p>
    <w:p w14:paraId="4AC051C8" w14:textId="69D97A29" w:rsidR="00F85283" w:rsidRDefault="00F85283" w:rsidP="00D15869">
      <w:pPr>
        <w:rPr>
          <w:noProof/>
        </w:rPr>
      </w:pPr>
    </w:p>
    <w:p w14:paraId="0785503F" w14:textId="6726BC07" w:rsidR="0078574D" w:rsidRPr="00D15869" w:rsidRDefault="0078574D" w:rsidP="00D15869">
      <w:r>
        <w:rPr>
          <w:noProof/>
        </w:rPr>
        <w:drawing>
          <wp:inline distT="0" distB="0" distL="0" distR="0" wp14:anchorId="3D6674B4" wp14:editId="6A113A09">
            <wp:extent cx="5705475" cy="31813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05475" cy="3181350"/>
                    </a:xfrm>
                    <a:prstGeom prst="rect">
                      <a:avLst/>
                    </a:prstGeom>
                  </pic:spPr>
                </pic:pic>
              </a:graphicData>
            </a:graphic>
          </wp:inline>
        </w:drawing>
      </w:r>
    </w:p>
    <w:p w14:paraId="7884C651" w14:textId="3086CF52" w:rsidR="00FD1916" w:rsidRDefault="00F85283" w:rsidP="00FD1916">
      <w:r>
        <w:rPr>
          <w:noProof/>
        </w:rPr>
        <w:drawing>
          <wp:anchor distT="0" distB="0" distL="114300" distR="114300" simplePos="0" relativeHeight="251662336" behindDoc="0" locked="0" layoutInCell="1" allowOverlap="1" wp14:anchorId="53EAA8AF" wp14:editId="5E1396A3">
            <wp:simplePos x="0" y="0"/>
            <wp:positionH relativeFrom="margin">
              <wp:align>left</wp:align>
            </wp:positionH>
            <wp:positionV relativeFrom="paragraph">
              <wp:posOffset>7620</wp:posOffset>
            </wp:positionV>
            <wp:extent cx="2809875" cy="2967355"/>
            <wp:effectExtent l="0" t="0" r="9525" b="444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1" b="1409"/>
                    <a:stretch/>
                  </pic:blipFill>
                  <pic:spPr bwMode="auto">
                    <a:xfrm>
                      <a:off x="0" y="0"/>
                      <a:ext cx="2809875" cy="29673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br w:type="textWrapping" w:clear="all"/>
      </w:r>
    </w:p>
    <w:p w14:paraId="3ECC4A0A" w14:textId="3E4145E3" w:rsidR="00F85283" w:rsidRDefault="00F85283" w:rsidP="00FD1916"/>
    <w:p w14:paraId="6922F0A6" w14:textId="5DBC0E27" w:rsidR="00F85283" w:rsidRDefault="00F85283" w:rsidP="00FD1916"/>
    <w:p w14:paraId="1277D1C0" w14:textId="19B67597" w:rsidR="00F85283" w:rsidRDefault="00F85283" w:rsidP="00FD1916"/>
    <w:p w14:paraId="07C9D63C" w14:textId="3517762B" w:rsidR="00F85283" w:rsidRDefault="00F85283" w:rsidP="00F85283">
      <w:pPr>
        <w:pStyle w:val="Heading1"/>
      </w:pPr>
      <w:bookmarkStart w:id="57" w:name="_Toc528436409"/>
      <w:r>
        <w:lastRenderedPageBreak/>
        <w:t>Appendix C: MATLAB Code</w:t>
      </w:r>
      <w:bookmarkEnd w:id="57"/>
    </w:p>
    <w:p w14:paraId="601D26C3" w14:textId="1E64F872" w:rsidR="00963DE5" w:rsidRDefault="00963DE5" w:rsidP="00963DE5">
      <w:r>
        <w:t>This code was used to perform all the analysis conducted in this experiment.</w:t>
      </w:r>
    </w:p>
    <w:p w14:paraId="07461EDC" w14:textId="77777777" w:rsidR="00963DE5" w:rsidRDefault="00963DE5" w:rsidP="00963DE5">
      <w:pPr>
        <w:pStyle w:val="Heading2"/>
        <w:pBdr>
          <w:bottom w:val="single" w:sz="6" w:space="0" w:color="D6D4D4"/>
        </w:pBdr>
        <w:shd w:val="clear" w:color="auto" w:fill="FFFFFF"/>
        <w:spacing w:before="0" w:after="120" w:line="302" w:lineRule="atLeast"/>
        <w:textAlignment w:val="baseline"/>
        <w:rPr>
          <w:rFonts w:ascii="Arial" w:hAnsi="Arial" w:cs="Arial"/>
          <w:color w:val="000000"/>
          <w:sz w:val="29"/>
          <w:szCs w:val="29"/>
        </w:rPr>
      </w:pPr>
      <w:bookmarkStart w:id="58" w:name="_Toc528435329"/>
      <w:bookmarkStart w:id="59" w:name="_Toc528435436"/>
      <w:bookmarkStart w:id="60" w:name="_Toc528436410"/>
      <w:r>
        <w:rPr>
          <w:rFonts w:ascii="Arial" w:hAnsi="Arial" w:cs="Arial"/>
          <w:color w:val="000000"/>
          <w:sz w:val="29"/>
          <w:szCs w:val="29"/>
        </w:rPr>
        <w:t>Start of Code</w:t>
      </w:r>
      <w:bookmarkEnd w:id="58"/>
      <w:bookmarkEnd w:id="59"/>
      <w:bookmarkEnd w:id="60"/>
    </w:p>
    <w:p w14:paraId="281A967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after="300" w:line="252" w:lineRule="atLeast"/>
        <w:textAlignment w:val="baseline"/>
        <w:rPr>
          <w:color w:val="000000"/>
          <w:sz w:val="18"/>
          <w:szCs w:val="18"/>
        </w:rPr>
      </w:pPr>
      <w:r>
        <w:rPr>
          <w:color w:val="000000"/>
          <w:sz w:val="18"/>
          <w:szCs w:val="18"/>
        </w:rPr>
        <w:t>clc</w:t>
      </w:r>
    </w:p>
    <w:p w14:paraId="1F0C3EE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clear </w:t>
      </w:r>
      <w:r>
        <w:rPr>
          <w:rStyle w:val="string"/>
          <w:rFonts w:eastAsiaTheme="majorEastAsia"/>
          <w:color w:val="A020F0"/>
          <w:sz w:val="18"/>
          <w:szCs w:val="18"/>
          <w:bdr w:val="none" w:sz="0" w:space="0" w:color="auto" w:frame="1"/>
        </w:rPr>
        <w:t>all</w:t>
      </w:r>
    </w:p>
    <w:p w14:paraId="33D7248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5FA1106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Jessica Morrison</w:t>
      </w:r>
    </w:p>
    <w:p w14:paraId="40FE4210"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20008084</w:t>
      </w:r>
    </w:p>
    <w:p w14:paraId="75393E1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LAB2 - ELEC 344</w:t>
      </w:r>
    </w:p>
    <w:p w14:paraId="300F25B6" w14:textId="77777777" w:rsidR="00963DE5" w:rsidRDefault="00963DE5" w:rsidP="00963DE5">
      <w:pPr>
        <w:pStyle w:val="Heading2"/>
        <w:pBdr>
          <w:bottom w:val="single" w:sz="6" w:space="0" w:color="D6D4D4"/>
        </w:pBdr>
        <w:shd w:val="clear" w:color="auto" w:fill="FFFFFF"/>
        <w:spacing w:before="0" w:after="120" w:line="302" w:lineRule="atLeast"/>
        <w:textAlignment w:val="baseline"/>
        <w:rPr>
          <w:rFonts w:ascii="Arial" w:hAnsi="Arial" w:cs="Arial"/>
          <w:color w:val="000000"/>
          <w:sz w:val="29"/>
          <w:szCs w:val="29"/>
        </w:rPr>
      </w:pPr>
      <w:bookmarkStart w:id="61" w:name="_Toc528435330"/>
      <w:bookmarkStart w:id="62" w:name="_Toc528435437"/>
      <w:bookmarkStart w:id="63" w:name="_Toc528436411"/>
      <w:r>
        <w:rPr>
          <w:rFonts w:ascii="Arial" w:hAnsi="Arial" w:cs="Arial"/>
          <w:color w:val="000000"/>
          <w:sz w:val="29"/>
          <w:szCs w:val="29"/>
        </w:rPr>
        <w:t>Assign Variables and Import Data</w:t>
      </w:r>
      <w:bookmarkEnd w:id="61"/>
      <w:bookmarkEnd w:id="62"/>
      <w:bookmarkEnd w:id="63"/>
    </w:p>
    <w:p w14:paraId="5026839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Note: Using Max Parameters due to input voltage of 5v</w:t>
      </w:r>
    </w:p>
    <w:p w14:paraId="70942FB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Zero G Bias Level</w:t>
      </w:r>
    </w:p>
    <w:p w14:paraId="7FF69DB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X_Vbias = 1.65;  </w:t>
      </w:r>
      <w:r>
        <w:rPr>
          <w:rStyle w:val="comment"/>
          <w:color w:val="228B22"/>
          <w:sz w:val="18"/>
          <w:szCs w:val="18"/>
          <w:bdr w:val="none" w:sz="0" w:space="0" w:color="auto" w:frame="1"/>
        </w:rPr>
        <w:t>%Volts</w:t>
      </w:r>
    </w:p>
    <w:p w14:paraId="330CB45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Y_Vbias = 1.65;  </w:t>
      </w:r>
      <w:r>
        <w:rPr>
          <w:rStyle w:val="comment"/>
          <w:color w:val="228B22"/>
          <w:sz w:val="18"/>
          <w:szCs w:val="18"/>
          <w:bdr w:val="none" w:sz="0" w:space="0" w:color="auto" w:frame="1"/>
        </w:rPr>
        <w:t>%Volts</w:t>
      </w:r>
    </w:p>
    <w:p w14:paraId="097059F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Z_Vbias = 1.8;   </w:t>
      </w:r>
      <w:r>
        <w:rPr>
          <w:rStyle w:val="comment"/>
          <w:color w:val="228B22"/>
          <w:sz w:val="18"/>
          <w:szCs w:val="18"/>
          <w:bdr w:val="none" w:sz="0" w:space="0" w:color="auto" w:frame="1"/>
        </w:rPr>
        <w:t>%Volts</w:t>
      </w:r>
    </w:p>
    <w:p w14:paraId="3638D83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3DCC5EC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Sensitivity</w:t>
      </w:r>
    </w:p>
    <w:p w14:paraId="645C97C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sens = 0.330; </w:t>
      </w:r>
      <w:r>
        <w:rPr>
          <w:rStyle w:val="comment"/>
          <w:color w:val="228B22"/>
          <w:sz w:val="18"/>
          <w:szCs w:val="18"/>
          <w:bdr w:val="none" w:sz="0" w:space="0" w:color="auto" w:frame="1"/>
        </w:rPr>
        <w:t>%Volts/Gravity</w:t>
      </w:r>
    </w:p>
    <w:p w14:paraId="4F36F8C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0AF26AB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Theta</w:t>
      </w:r>
    </w:p>
    <w:p w14:paraId="10F5D850"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angle = [0 15 30 45 60 75 90 105 120 135 150 165 180 195 210 225 240 255 270 285 300 315 330 345 360]; </w:t>
      </w:r>
      <w:r>
        <w:rPr>
          <w:rStyle w:val="comment"/>
          <w:color w:val="228B22"/>
          <w:sz w:val="18"/>
          <w:szCs w:val="18"/>
          <w:bdr w:val="none" w:sz="0" w:space="0" w:color="auto" w:frame="1"/>
        </w:rPr>
        <w:t>%degrees</w:t>
      </w:r>
    </w:p>
    <w:p w14:paraId="42782E0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1789DE5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Time</w:t>
      </w:r>
    </w:p>
    <w:p w14:paraId="1F24753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time = 0.1:0.1:7.7; </w:t>
      </w:r>
      <w:r>
        <w:rPr>
          <w:rStyle w:val="comment"/>
          <w:color w:val="228B22"/>
          <w:sz w:val="18"/>
          <w:szCs w:val="18"/>
          <w:bdr w:val="none" w:sz="0" w:space="0" w:color="auto" w:frame="1"/>
        </w:rPr>
        <w:t>%seconds</w:t>
      </w:r>
    </w:p>
    <w:p w14:paraId="54B2B51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66DA574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Import Data - Part A</w:t>
      </w:r>
    </w:p>
    <w:p w14:paraId="6153E8E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_ydown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A'</w:t>
      </w:r>
      <w:r>
        <w:rPr>
          <w:color w:val="000000"/>
          <w:sz w:val="18"/>
          <w:szCs w:val="18"/>
        </w:rPr>
        <w:t xml:space="preserve">, </w:t>
      </w:r>
      <w:r>
        <w:rPr>
          <w:rStyle w:val="string"/>
          <w:rFonts w:eastAsiaTheme="majorEastAsia"/>
          <w:color w:val="A020F0"/>
          <w:sz w:val="18"/>
          <w:szCs w:val="18"/>
          <w:bdr w:val="none" w:sz="0" w:space="0" w:color="auto" w:frame="1"/>
        </w:rPr>
        <w:t>'A23:A40'</w:t>
      </w:r>
      <w:r>
        <w:rPr>
          <w:color w:val="000000"/>
          <w:sz w:val="18"/>
          <w:szCs w:val="18"/>
        </w:rPr>
        <w:t>);</w:t>
      </w:r>
    </w:p>
    <w:p w14:paraId="6B1BE8F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_ydown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A'</w:t>
      </w:r>
      <w:r>
        <w:rPr>
          <w:color w:val="000000"/>
          <w:sz w:val="18"/>
          <w:szCs w:val="18"/>
        </w:rPr>
        <w:t xml:space="preserve">, </w:t>
      </w:r>
      <w:r>
        <w:rPr>
          <w:rStyle w:val="string"/>
          <w:rFonts w:eastAsiaTheme="majorEastAsia"/>
          <w:color w:val="A020F0"/>
          <w:sz w:val="18"/>
          <w:szCs w:val="18"/>
          <w:bdr w:val="none" w:sz="0" w:space="0" w:color="auto" w:frame="1"/>
        </w:rPr>
        <w:t>'B23:B40'</w:t>
      </w:r>
      <w:r>
        <w:rPr>
          <w:color w:val="000000"/>
          <w:sz w:val="18"/>
          <w:szCs w:val="18"/>
        </w:rPr>
        <w:t>);</w:t>
      </w:r>
    </w:p>
    <w:p w14:paraId="28C6661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_ydown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A'</w:t>
      </w:r>
      <w:r>
        <w:rPr>
          <w:color w:val="000000"/>
          <w:sz w:val="18"/>
          <w:szCs w:val="18"/>
        </w:rPr>
        <w:t xml:space="preserve">, </w:t>
      </w:r>
      <w:r>
        <w:rPr>
          <w:rStyle w:val="string"/>
          <w:rFonts w:eastAsiaTheme="majorEastAsia"/>
          <w:color w:val="A020F0"/>
          <w:sz w:val="18"/>
          <w:szCs w:val="18"/>
          <w:bdr w:val="none" w:sz="0" w:space="0" w:color="auto" w:frame="1"/>
        </w:rPr>
        <w:t>'C23:C40'</w:t>
      </w:r>
      <w:r>
        <w:rPr>
          <w:color w:val="000000"/>
          <w:sz w:val="18"/>
          <w:szCs w:val="18"/>
        </w:rPr>
        <w:t>);</w:t>
      </w:r>
    </w:p>
    <w:p w14:paraId="5E483A8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13FA3EA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_xdown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A'</w:t>
      </w:r>
      <w:r>
        <w:rPr>
          <w:color w:val="000000"/>
          <w:sz w:val="18"/>
          <w:szCs w:val="18"/>
        </w:rPr>
        <w:t xml:space="preserve">, </w:t>
      </w:r>
      <w:r>
        <w:rPr>
          <w:rStyle w:val="string"/>
          <w:rFonts w:eastAsiaTheme="majorEastAsia"/>
          <w:color w:val="A020F0"/>
          <w:sz w:val="18"/>
          <w:szCs w:val="18"/>
          <w:bdr w:val="none" w:sz="0" w:space="0" w:color="auto" w:frame="1"/>
        </w:rPr>
        <w:t>'A43:A60'</w:t>
      </w:r>
      <w:r>
        <w:rPr>
          <w:color w:val="000000"/>
          <w:sz w:val="18"/>
          <w:szCs w:val="18"/>
        </w:rPr>
        <w:t>);</w:t>
      </w:r>
    </w:p>
    <w:p w14:paraId="0241B4C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_xdown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A'</w:t>
      </w:r>
      <w:r>
        <w:rPr>
          <w:color w:val="000000"/>
          <w:sz w:val="18"/>
          <w:szCs w:val="18"/>
        </w:rPr>
        <w:t xml:space="preserve">, </w:t>
      </w:r>
      <w:r>
        <w:rPr>
          <w:rStyle w:val="string"/>
          <w:rFonts w:eastAsiaTheme="majorEastAsia"/>
          <w:color w:val="A020F0"/>
          <w:sz w:val="18"/>
          <w:szCs w:val="18"/>
          <w:bdr w:val="none" w:sz="0" w:space="0" w:color="auto" w:frame="1"/>
        </w:rPr>
        <w:t>'B43:B60'</w:t>
      </w:r>
      <w:r>
        <w:rPr>
          <w:color w:val="000000"/>
          <w:sz w:val="18"/>
          <w:szCs w:val="18"/>
        </w:rPr>
        <w:t>);</w:t>
      </w:r>
    </w:p>
    <w:p w14:paraId="2DC10DA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_xdown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A'</w:t>
      </w:r>
      <w:r>
        <w:rPr>
          <w:color w:val="000000"/>
          <w:sz w:val="18"/>
          <w:szCs w:val="18"/>
        </w:rPr>
        <w:t xml:space="preserve">, </w:t>
      </w:r>
      <w:r>
        <w:rPr>
          <w:rStyle w:val="string"/>
          <w:rFonts w:eastAsiaTheme="majorEastAsia"/>
          <w:color w:val="A020F0"/>
          <w:sz w:val="18"/>
          <w:szCs w:val="18"/>
          <w:bdr w:val="none" w:sz="0" w:space="0" w:color="auto" w:frame="1"/>
        </w:rPr>
        <w:t>'C43:C60'</w:t>
      </w:r>
      <w:r>
        <w:rPr>
          <w:color w:val="000000"/>
          <w:sz w:val="18"/>
          <w:szCs w:val="18"/>
        </w:rPr>
        <w:t>);</w:t>
      </w:r>
    </w:p>
    <w:p w14:paraId="6235DE4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479DC22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_zdown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A'</w:t>
      </w:r>
      <w:r>
        <w:rPr>
          <w:color w:val="000000"/>
          <w:sz w:val="18"/>
          <w:szCs w:val="18"/>
        </w:rPr>
        <w:t xml:space="preserve">, </w:t>
      </w:r>
      <w:r>
        <w:rPr>
          <w:rStyle w:val="string"/>
          <w:rFonts w:eastAsiaTheme="majorEastAsia"/>
          <w:color w:val="A020F0"/>
          <w:sz w:val="18"/>
          <w:szCs w:val="18"/>
          <w:bdr w:val="none" w:sz="0" w:space="0" w:color="auto" w:frame="1"/>
        </w:rPr>
        <w:t>'A63:A76'</w:t>
      </w:r>
      <w:r>
        <w:rPr>
          <w:color w:val="000000"/>
          <w:sz w:val="18"/>
          <w:szCs w:val="18"/>
        </w:rPr>
        <w:t>);</w:t>
      </w:r>
    </w:p>
    <w:p w14:paraId="0A2F3DE0"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_zdown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A'</w:t>
      </w:r>
      <w:r>
        <w:rPr>
          <w:color w:val="000000"/>
          <w:sz w:val="18"/>
          <w:szCs w:val="18"/>
        </w:rPr>
        <w:t xml:space="preserve">, </w:t>
      </w:r>
      <w:r>
        <w:rPr>
          <w:rStyle w:val="string"/>
          <w:rFonts w:eastAsiaTheme="majorEastAsia"/>
          <w:color w:val="A020F0"/>
          <w:sz w:val="18"/>
          <w:szCs w:val="18"/>
          <w:bdr w:val="none" w:sz="0" w:space="0" w:color="auto" w:frame="1"/>
        </w:rPr>
        <w:t>'B63:B76'</w:t>
      </w:r>
      <w:r>
        <w:rPr>
          <w:color w:val="000000"/>
          <w:sz w:val="18"/>
          <w:szCs w:val="18"/>
        </w:rPr>
        <w:t>);</w:t>
      </w:r>
    </w:p>
    <w:p w14:paraId="516561B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_zdown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A'</w:t>
      </w:r>
      <w:r>
        <w:rPr>
          <w:color w:val="000000"/>
          <w:sz w:val="18"/>
          <w:szCs w:val="18"/>
        </w:rPr>
        <w:t xml:space="preserve">, </w:t>
      </w:r>
      <w:r>
        <w:rPr>
          <w:rStyle w:val="string"/>
          <w:rFonts w:eastAsiaTheme="majorEastAsia"/>
          <w:color w:val="A020F0"/>
          <w:sz w:val="18"/>
          <w:szCs w:val="18"/>
          <w:bdr w:val="none" w:sz="0" w:space="0" w:color="auto" w:frame="1"/>
        </w:rPr>
        <w:t>'C63:C76'</w:t>
      </w:r>
      <w:r>
        <w:rPr>
          <w:color w:val="000000"/>
          <w:sz w:val="18"/>
          <w:szCs w:val="18"/>
        </w:rPr>
        <w:t>);</w:t>
      </w:r>
    </w:p>
    <w:p w14:paraId="39626AD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0FA8BCC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Import Data - Part B</w:t>
      </w:r>
    </w:p>
    <w:p w14:paraId="575DF00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data_B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B'</w:t>
      </w:r>
      <w:r>
        <w:rPr>
          <w:color w:val="000000"/>
          <w:sz w:val="18"/>
          <w:szCs w:val="18"/>
        </w:rPr>
        <w:t xml:space="preserve">, </w:t>
      </w:r>
      <w:r>
        <w:rPr>
          <w:rStyle w:val="string"/>
          <w:rFonts w:eastAsiaTheme="majorEastAsia"/>
          <w:color w:val="A020F0"/>
          <w:sz w:val="18"/>
          <w:szCs w:val="18"/>
          <w:bdr w:val="none" w:sz="0" w:space="0" w:color="auto" w:frame="1"/>
        </w:rPr>
        <w:t>'A3:BW41'</w:t>
      </w:r>
      <w:r>
        <w:rPr>
          <w:color w:val="000000"/>
          <w:sz w:val="18"/>
          <w:szCs w:val="18"/>
        </w:rPr>
        <w:t>);</w:t>
      </w:r>
    </w:p>
    <w:p w14:paraId="49CD69E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_data = data_B(:,1:3:75);</w:t>
      </w:r>
    </w:p>
    <w:p w14:paraId="686468F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_data = data_B(:,2:3:75);</w:t>
      </w:r>
    </w:p>
    <w:p w14:paraId="6F1C498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_data = data_B(:,3:3:75);</w:t>
      </w:r>
    </w:p>
    <w:p w14:paraId="2B3D08B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5F855F6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Import Data - Part C</w:t>
      </w:r>
    </w:p>
    <w:p w14:paraId="1AAAC2D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data_C = xlsread(</w:t>
      </w:r>
      <w:r>
        <w:rPr>
          <w:rStyle w:val="string"/>
          <w:rFonts w:eastAsiaTheme="majorEastAsia"/>
          <w:color w:val="A020F0"/>
          <w:sz w:val="18"/>
          <w:szCs w:val="18"/>
          <w:bdr w:val="none" w:sz="0" w:space="0" w:color="auto" w:frame="1"/>
        </w:rPr>
        <w:t>'Lab2_data.xlsx'</w:t>
      </w:r>
      <w:r>
        <w:rPr>
          <w:color w:val="000000"/>
          <w:sz w:val="18"/>
          <w:szCs w:val="18"/>
        </w:rPr>
        <w:t xml:space="preserve">, </w:t>
      </w:r>
      <w:r>
        <w:rPr>
          <w:rStyle w:val="string"/>
          <w:rFonts w:eastAsiaTheme="majorEastAsia"/>
          <w:color w:val="A020F0"/>
          <w:sz w:val="18"/>
          <w:szCs w:val="18"/>
          <w:bdr w:val="none" w:sz="0" w:space="0" w:color="auto" w:frame="1"/>
        </w:rPr>
        <w:t>'Part C'</w:t>
      </w:r>
      <w:r>
        <w:rPr>
          <w:color w:val="000000"/>
          <w:sz w:val="18"/>
          <w:szCs w:val="18"/>
        </w:rPr>
        <w:t xml:space="preserve">, </w:t>
      </w:r>
      <w:r>
        <w:rPr>
          <w:rStyle w:val="string"/>
          <w:rFonts w:eastAsiaTheme="majorEastAsia"/>
          <w:color w:val="A020F0"/>
          <w:sz w:val="18"/>
          <w:szCs w:val="18"/>
          <w:bdr w:val="none" w:sz="0" w:space="0" w:color="auto" w:frame="1"/>
        </w:rPr>
        <w:t>'A3:F79'</w:t>
      </w:r>
      <w:r>
        <w:rPr>
          <w:color w:val="000000"/>
          <w:sz w:val="18"/>
          <w:szCs w:val="18"/>
        </w:rPr>
        <w:t>);</w:t>
      </w:r>
    </w:p>
    <w:p w14:paraId="2401C80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_15 = data_C(:,1);</w:t>
      </w:r>
    </w:p>
    <w:p w14:paraId="7363ECD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_15 = data_C(:,2);</w:t>
      </w:r>
    </w:p>
    <w:p w14:paraId="5B82D43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_15 = data_C(:,3);</w:t>
      </w:r>
    </w:p>
    <w:p w14:paraId="45134A0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100B831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_30 = data_C(:,4);</w:t>
      </w:r>
    </w:p>
    <w:p w14:paraId="24B040E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_30 = data_C(:,5);</w:t>
      </w:r>
    </w:p>
    <w:p w14:paraId="18B69EF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_30 = data_C(:,6);</w:t>
      </w:r>
    </w:p>
    <w:p w14:paraId="30FCE9F5" w14:textId="77777777" w:rsidR="00963DE5" w:rsidRDefault="00963DE5" w:rsidP="00963DE5">
      <w:pPr>
        <w:pStyle w:val="Heading2"/>
        <w:pBdr>
          <w:bottom w:val="single" w:sz="6" w:space="0" w:color="D6D4D4"/>
        </w:pBdr>
        <w:shd w:val="clear" w:color="auto" w:fill="FFFFFF"/>
        <w:spacing w:before="0" w:after="120" w:line="302" w:lineRule="atLeast"/>
        <w:textAlignment w:val="baseline"/>
        <w:rPr>
          <w:rFonts w:ascii="Arial" w:hAnsi="Arial" w:cs="Arial"/>
          <w:color w:val="000000"/>
          <w:sz w:val="29"/>
          <w:szCs w:val="29"/>
        </w:rPr>
      </w:pPr>
      <w:bookmarkStart w:id="64" w:name="_Toc528435331"/>
      <w:bookmarkStart w:id="65" w:name="_Toc528435438"/>
      <w:bookmarkStart w:id="66" w:name="_Toc528436412"/>
      <w:r>
        <w:rPr>
          <w:rFonts w:ascii="Arial" w:hAnsi="Arial" w:cs="Arial"/>
          <w:color w:val="000000"/>
          <w:sz w:val="29"/>
          <w:szCs w:val="29"/>
        </w:rPr>
        <w:t>Part A</w:t>
      </w:r>
      <w:bookmarkEnd w:id="64"/>
      <w:bookmarkEnd w:id="65"/>
      <w:bookmarkEnd w:id="66"/>
    </w:p>
    <w:p w14:paraId="71A8246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Output voltages when X axis is parallel to gravity</w:t>
      </w:r>
    </w:p>
    <w:p w14:paraId="5A88AF4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Xdownavg = mean(x_xdown);</w:t>
      </w:r>
    </w:p>
    <w:p w14:paraId="48B8EB0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Xdownavg = mean(y_xdown);</w:t>
      </w:r>
    </w:p>
    <w:p w14:paraId="791CE97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Xdownavg = mean(z_xdown);</w:t>
      </w:r>
    </w:p>
    <w:p w14:paraId="653490F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2CA9D90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Xdownstd = std(x_xdown);</w:t>
      </w:r>
    </w:p>
    <w:p w14:paraId="0AF89D9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Xdownstd = std(y_xdown);</w:t>
      </w:r>
    </w:p>
    <w:p w14:paraId="7EC289D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Xdownstd = std(z_xdown);</w:t>
      </w:r>
    </w:p>
    <w:p w14:paraId="082ECAB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062448A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Output voltages when Y axis is parallel to gravity</w:t>
      </w:r>
    </w:p>
    <w:p w14:paraId="39048EB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Ydownavg = mean(x_ydown);</w:t>
      </w:r>
    </w:p>
    <w:p w14:paraId="7EE36D4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Ydownavg = mean(y_ydown);</w:t>
      </w:r>
    </w:p>
    <w:p w14:paraId="75E4071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Ydownavg = mean(z_ydown);</w:t>
      </w:r>
    </w:p>
    <w:p w14:paraId="47F2114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2C8E4CC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Ydownstd = std(x_ydown);</w:t>
      </w:r>
    </w:p>
    <w:p w14:paraId="6A2442A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Ydownstd = std(y_ydown);</w:t>
      </w:r>
    </w:p>
    <w:p w14:paraId="0C1E3B7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Ydownstd = std(z_ydown);</w:t>
      </w:r>
    </w:p>
    <w:p w14:paraId="7EDC178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5C80557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Output voltages when Z axis is parallel to gravity</w:t>
      </w:r>
    </w:p>
    <w:p w14:paraId="425B769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Zdownavg = mean(x_zdown);</w:t>
      </w:r>
    </w:p>
    <w:p w14:paraId="49E1802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Zdownavg = mean(y_zdown);</w:t>
      </w:r>
    </w:p>
    <w:p w14:paraId="6AFF522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Zdownavg = mean(z_zdown);</w:t>
      </w:r>
    </w:p>
    <w:p w14:paraId="6000970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11AE21F0"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Zdownstd = std(x_zdown);</w:t>
      </w:r>
    </w:p>
    <w:p w14:paraId="6058B17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Zdownstd = std(y_zdown);</w:t>
      </w:r>
    </w:p>
    <w:p w14:paraId="459D857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Zdownstd = std(z_zdown);</w:t>
      </w:r>
    </w:p>
    <w:p w14:paraId="4716E307" w14:textId="77777777" w:rsidR="00963DE5" w:rsidRDefault="00963DE5" w:rsidP="00963DE5">
      <w:pPr>
        <w:pStyle w:val="Heading2"/>
        <w:pBdr>
          <w:bottom w:val="single" w:sz="6" w:space="0" w:color="D6D4D4"/>
        </w:pBdr>
        <w:shd w:val="clear" w:color="auto" w:fill="FFFFFF"/>
        <w:spacing w:before="0" w:after="120" w:line="302" w:lineRule="atLeast"/>
        <w:textAlignment w:val="baseline"/>
        <w:rPr>
          <w:rFonts w:ascii="Arial" w:hAnsi="Arial" w:cs="Arial"/>
          <w:color w:val="000000"/>
          <w:sz w:val="29"/>
          <w:szCs w:val="29"/>
        </w:rPr>
      </w:pPr>
      <w:bookmarkStart w:id="67" w:name="_Toc528435332"/>
      <w:bookmarkStart w:id="68" w:name="_Toc528435439"/>
      <w:bookmarkStart w:id="69" w:name="_Toc528436413"/>
      <w:r>
        <w:rPr>
          <w:rFonts w:ascii="Arial" w:hAnsi="Arial" w:cs="Arial"/>
          <w:color w:val="000000"/>
          <w:sz w:val="29"/>
          <w:szCs w:val="29"/>
        </w:rPr>
        <w:t>Part B</w:t>
      </w:r>
      <w:bookmarkEnd w:id="67"/>
      <w:bookmarkEnd w:id="68"/>
      <w:bookmarkEnd w:id="69"/>
    </w:p>
    <w:p w14:paraId="54105C7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converting the input data into g's</w:t>
      </w:r>
    </w:p>
    <w:p w14:paraId="12B8CBD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_g = (x_data-X_Vbias)/sens;</w:t>
      </w:r>
    </w:p>
    <w:p w14:paraId="5670422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_g = (y_data-Y_Vbias)/sens;</w:t>
      </w:r>
    </w:p>
    <w:p w14:paraId="2BA5DC1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_g = (z_data-Z_Vbias)/sens;</w:t>
      </w:r>
    </w:p>
    <w:p w14:paraId="14F8E14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2AE73DD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Determine the mean values for each degree of rotation for all three</w:t>
      </w:r>
    </w:p>
    <w:p w14:paraId="043CC4F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axes</w:t>
      </w:r>
    </w:p>
    <w:p w14:paraId="2A5CF95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meanX = mean(x_g);</w:t>
      </w:r>
    </w:p>
    <w:p w14:paraId="4BD7697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meanY = mean(y_g);</w:t>
      </w:r>
    </w:p>
    <w:p w14:paraId="21F687D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meanZ = mean(z_g);</w:t>
      </w:r>
    </w:p>
    <w:p w14:paraId="09C571F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76B1A8B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Determine the max values for each degree of rotation for all three axes</w:t>
      </w:r>
    </w:p>
    <w:p w14:paraId="18A2066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maxX = max(x_g);</w:t>
      </w:r>
    </w:p>
    <w:p w14:paraId="1ADBEDB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maxY = max(y_g);</w:t>
      </w:r>
    </w:p>
    <w:p w14:paraId="023A5E1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maxZ = max(z_g);</w:t>
      </w:r>
    </w:p>
    <w:p w14:paraId="14387A7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55BDEB9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Determine the min values for each degree of rotation for all three axes</w:t>
      </w:r>
    </w:p>
    <w:p w14:paraId="7204B71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minX = min(x_g);</w:t>
      </w:r>
    </w:p>
    <w:p w14:paraId="39F1752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minY = min(y_g);</w:t>
      </w:r>
    </w:p>
    <w:p w14:paraId="7F292E9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minZ = min(z_g);</w:t>
      </w:r>
    </w:p>
    <w:p w14:paraId="69EE331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722C104A" w14:textId="3DD40C44"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 xml:space="preserve">%Plot the X values for </w:t>
      </w:r>
      <w:r w:rsidR="00520613">
        <w:rPr>
          <w:rStyle w:val="comment"/>
          <w:color w:val="228B22"/>
          <w:sz w:val="18"/>
          <w:szCs w:val="18"/>
          <w:bdr w:val="none" w:sz="0" w:space="0" w:color="auto" w:frame="1"/>
        </w:rPr>
        <w:t>acceleration</w:t>
      </w:r>
      <w:r>
        <w:rPr>
          <w:rStyle w:val="comment"/>
          <w:color w:val="228B22"/>
          <w:sz w:val="18"/>
          <w:szCs w:val="18"/>
          <w:bdr w:val="none" w:sz="0" w:space="0" w:color="auto" w:frame="1"/>
        </w:rPr>
        <w:t xml:space="preserve"> applied</w:t>
      </w:r>
    </w:p>
    <w:p w14:paraId="1F79D38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figure(1)</w:t>
      </w:r>
    </w:p>
    <w:p w14:paraId="1FB4CA9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subplot(2,2,1)</w:t>
      </w:r>
    </w:p>
    <w:p w14:paraId="75CC056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errorbar(angle,meanX,minX,maxX,</w:t>
      </w:r>
      <w:r>
        <w:rPr>
          <w:rStyle w:val="string"/>
          <w:rFonts w:eastAsiaTheme="majorEastAsia"/>
          <w:color w:val="A020F0"/>
          <w:sz w:val="18"/>
          <w:szCs w:val="18"/>
          <w:bdr w:val="none" w:sz="0" w:space="0" w:color="auto" w:frame="1"/>
        </w:rPr>
        <w:t>'o'</w:t>
      </w:r>
      <w:r>
        <w:rPr>
          <w:color w:val="000000"/>
          <w:sz w:val="18"/>
          <w:szCs w:val="18"/>
        </w:rPr>
        <w:t>)</w:t>
      </w:r>
    </w:p>
    <w:p w14:paraId="2EF8FDE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label(</w:t>
      </w:r>
      <w:r>
        <w:rPr>
          <w:rStyle w:val="string"/>
          <w:rFonts w:eastAsiaTheme="majorEastAsia"/>
          <w:color w:val="A020F0"/>
          <w:sz w:val="18"/>
          <w:szCs w:val="18"/>
          <w:bdr w:val="none" w:sz="0" w:space="0" w:color="auto" w:frame="1"/>
        </w:rPr>
        <w:t>'Angles (degrees)'</w:t>
      </w:r>
      <w:r>
        <w:rPr>
          <w:color w:val="000000"/>
          <w:sz w:val="18"/>
          <w:szCs w:val="18"/>
        </w:rPr>
        <w:t>);</w:t>
      </w:r>
    </w:p>
    <w:p w14:paraId="2130DED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abel(</w:t>
      </w:r>
      <w:r>
        <w:rPr>
          <w:rStyle w:val="string"/>
          <w:rFonts w:eastAsiaTheme="majorEastAsia"/>
          <w:color w:val="A020F0"/>
          <w:sz w:val="18"/>
          <w:szCs w:val="18"/>
          <w:bdr w:val="none" w:sz="0" w:space="0" w:color="auto" w:frame="1"/>
        </w:rPr>
        <w:t>'gravity (g)'</w:t>
      </w:r>
      <w:r>
        <w:rPr>
          <w:color w:val="000000"/>
          <w:sz w:val="18"/>
          <w:szCs w:val="18"/>
        </w:rPr>
        <w:t>);</w:t>
      </w:r>
    </w:p>
    <w:p w14:paraId="6AE1646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itle(</w:t>
      </w:r>
      <w:r>
        <w:rPr>
          <w:rStyle w:val="string"/>
          <w:rFonts w:eastAsiaTheme="majorEastAsia"/>
          <w:color w:val="A020F0"/>
          <w:sz w:val="18"/>
          <w:szCs w:val="18"/>
          <w:bdr w:val="none" w:sz="0" w:space="0" w:color="auto" w:frame="1"/>
        </w:rPr>
        <w:t>'Acceleration experienced by X axis'</w:t>
      </w:r>
      <w:r>
        <w:rPr>
          <w:color w:val="000000"/>
          <w:sz w:val="18"/>
          <w:szCs w:val="18"/>
        </w:rPr>
        <w:t>);</w:t>
      </w:r>
    </w:p>
    <w:p w14:paraId="63D580C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grid </w:t>
      </w:r>
      <w:r>
        <w:rPr>
          <w:rStyle w:val="string"/>
          <w:rFonts w:eastAsiaTheme="majorEastAsia"/>
          <w:color w:val="A020F0"/>
          <w:sz w:val="18"/>
          <w:szCs w:val="18"/>
          <w:bdr w:val="none" w:sz="0" w:space="0" w:color="auto" w:frame="1"/>
        </w:rPr>
        <w:t>on</w:t>
      </w:r>
    </w:p>
    <w:p w14:paraId="10BA6FD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im([-2.5,2.5])</w:t>
      </w:r>
    </w:p>
    <w:p w14:paraId="5B62711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6A9A3ABA" w14:textId="0AE75490"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Plot the Y values for acc</w:t>
      </w:r>
      <w:r w:rsidR="00520613">
        <w:rPr>
          <w:rStyle w:val="comment"/>
          <w:color w:val="228B22"/>
          <w:sz w:val="18"/>
          <w:szCs w:val="18"/>
          <w:bdr w:val="none" w:sz="0" w:space="0" w:color="auto" w:frame="1"/>
        </w:rPr>
        <w:t>e</w:t>
      </w:r>
      <w:r>
        <w:rPr>
          <w:rStyle w:val="comment"/>
          <w:color w:val="228B22"/>
          <w:sz w:val="18"/>
          <w:szCs w:val="18"/>
          <w:bdr w:val="none" w:sz="0" w:space="0" w:color="auto" w:frame="1"/>
        </w:rPr>
        <w:t>leration applied</w:t>
      </w:r>
    </w:p>
    <w:p w14:paraId="39CBDF9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figure(1)</w:t>
      </w:r>
    </w:p>
    <w:p w14:paraId="5D4C8A0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subplot(2,2,2)</w:t>
      </w:r>
    </w:p>
    <w:p w14:paraId="5C580BE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errorbar(angle,meanY,minY,maxY,</w:t>
      </w:r>
      <w:r>
        <w:rPr>
          <w:rStyle w:val="string"/>
          <w:rFonts w:eastAsiaTheme="majorEastAsia"/>
          <w:color w:val="A020F0"/>
          <w:sz w:val="18"/>
          <w:szCs w:val="18"/>
          <w:bdr w:val="none" w:sz="0" w:space="0" w:color="auto" w:frame="1"/>
        </w:rPr>
        <w:t>'o'</w:t>
      </w:r>
      <w:r>
        <w:rPr>
          <w:color w:val="000000"/>
          <w:sz w:val="18"/>
          <w:szCs w:val="18"/>
        </w:rPr>
        <w:t>)</w:t>
      </w:r>
    </w:p>
    <w:p w14:paraId="38CD833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label(</w:t>
      </w:r>
      <w:r>
        <w:rPr>
          <w:rStyle w:val="string"/>
          <w:rFonts w:eastAsiaTheme="majorEastAsia"/>
          <w:color w:val="A020F0"/>
          <w:sz w:val="18"/>
          <w:szCs w:val="18"/>
          <w:bdr w:val="none" w:sz="0" w:space="0" w:color="auto" w:frame="1"/>
        </w:rPr>
        <w:t>'Angles (degrees)'</w:t>
      </w:r>
      <w:r>
        <w:rPr>
          <w:color w:val="000000"/>
          <w:sz w:val="18"/>
          <w:szCs w:val="18"/>
        </w:rPr>
        <w:t>);</w:t>
      </w:r>
    </w:p>
    <w:p w14:paraId="3F2EECA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abel(</w:t>
      </w:r>
      <w:r>
        <w:rPr>
          <w:rStyle w:val="string"/>
          <w:rFonts w:eastAsiaTheme="majorEastAsia"/>
          <w:color w:val="A020F0"/>
          <w:sz w:val="18"/>
          <w:szCs w:val="18"/>
          <w:bdr w:val="none" w:sz="0" w:space="0" w:color="auto" w:frame="1"/>
        </w:rPr>
        <w:t>'gravity (g)'</w:t>
      </w:r>
      <w:r>
        <w:rPr>
          <w:color w:val="000000"/>
          <w:sz w:val="18"/>
          <w:szCs w:val="18"/>
        </w:rPr>
        <w:t>);</w:t>
      </w:r>
    </w:p>
    <w:p w14:paraId="063AAF0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itle(</w:t>
      </w:r>
      <w:r>
        <w:rPr>
          <w:rStyle w:val="string"/>
          <w:rFonts w:eastAsiaTheme="majorEastAsia"/>
          <w:color w:val="A020F0"/>
          <w:sz w:val="18"/>
          <w:szCs w:val="18"/>
          <w:bdr w:val="none" w:sz="0" w:space="0" w:color="auto" w:frame="1"/>
        </w:rPr>
        <w:t>'Acceleration experienced by Y axis'</w:t>
      </w:r>
      <w:r>
        <w:rPr>
          <w:color w:val="000000"/>
          <w:sz w:val="18"/>
          <w:szCs w:val="18"/>
        </w:rPr>
        <w:t>);</w:t>
      </w:r>
    </w:p>
    <w:p w14:paraId="145A1F0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grid </w:t>
      </w:r>
      <w:r>
        <w:rPr>
          <w:rStyle w:val="string"/>
          <w:rFonts w:eastAsiaTheme="majorEastAsia"/>
          <w:color w:val="A020F0"/>
          <w:sz w:val="18"/>
          <w:szCs w:val="18"/>
          <w:bdr w:val="none" w:sz="0" w:space="0" w:color="auto" w:frame="1"/>
        </w:rPr>
        <w:t>on</w:t>
      </w:r>
    </w:p>
    <w:p w14:paraId="6065F85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im([-2.5,2.5])</w:t>
      </w:r>
    </w:p>
    <w:p w14:paraId="42F4C11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429FDAD5" w14:textId="67A3D334"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Plot the Z values for acc</w:t>
      </w:r>
      <w:r w:rsidR="00520613">
        <w:rPr>
          <w:rStyle w:val="comment"/>
          <w:color w:val="228B22"/>
          <w:sz w:val="18"/>
          <w:szCs w:val="18"/>
          <w:bdr w:val="none" w:sz="0" w:space="0" w:color="auto" w:frame="1"/>
        </w:rPr>
        <w:t>e</w:t>
      </w:r>
      <w:r>
        <w:rPr>
          <w:rStyle w:val="comment"/>
          <w:color w:val="228B22"/>
          <w:sz w:val="18"/>
          <w:szCs w:val="18"/>
          <w:bdr w:val="none" w:sz="0" w:space="0" w:color="auto" w:frame="1"/>
        </w:rPr>
        <w:t>leration applied</w:t>
      </w:r>
    </w:p>
    <w:p w14:paraId="099AEA8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figure(1)</w:t>
      </w:r>
    </w:p>
    <w:p w14:paraId="172526E0"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subplot(2,2,[3,4])</w:t>
      </w:r>
    </w:p>
    <w:p w14:paraId="0751185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errorbar(angle,meanZ,minZ,maxZ,</w:t>
      </w:r>
      <w:r>
        <w:rPr>
          <w:rStyle w:val="string"/>
          <w:rFonts w:eastAsiaTheme="majorEastAsia"/>
          <w:color w:val="A020F0"/>
          <w:sz w:val="18"/>
          <w:szCs w:val="18"/>
          <w:bdr w:val="none" w:sz="0" w:space="0" w:color="auto" w:frame="1"/>
        </w:rPr>
        <w:t>'o'</w:t>
      </w:r>
      <w:r>
        <w:rPr>
          <w:color w:val="000000"/>
          <w:sz w:val="18"/>
          <w:szCs w:val="18"/>
        </w:rPr>
        <w:t>)</w:t>
      </w:r>
    </w:p>
    <w:p w14:paraId="4D1EDD6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label(</w:t>
      </w:r>
      <w:r>
        <w:rPr>
          <w:rStyle w:val="string"/>
          <w:rFonts w:eastAsiaTheme="majorEastAsia"/>
          <w:color w:val="A020F0"/>
          <w:sz w:val="18"/>
          <w:szCs w:val="18"/>
          <w:bdr w:val="none" w:sz="0" w:space="0" w:color="auto" w:frame="1"/>
        </w:rPr>
        <w:t>'Angles (degrees)'</w:t>
      </w:r>
      <w:r>
        <w:rPr>
          <w:color w:val="000000"/>
          <w:sz w:val="18"/>
          <w:szCs w:val="18"/>
        </w:rPr>
        <w:t>);</w:t>
      </w:r>
    </w:p>
    <w:p w14:paraId="34217E0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abel(</w:t>
      </w:r>
      <w:r>
        <w:rPr>
          <w:rStyle w:val="string"/>
          <w:rFonts w:eastAsiaTheme="majorEastAsia"/>
          <w:color w:val="A020F0"/>
          <w:sz w:val="18"/>
          <w:szCs w:val="18"/>
          <w:bdr w:val="none" w:sz="0" w:space="0" w:color="auto" w:frame="1"/>
        </w:rPr>
        <w:t>'gravity (g)'</w:t>
      </w:r>
      <w:r>
        <w:rPr>
          <w:color w:val="000000"/>
          <w:sz w:val="18"/>
          <w:szCs w:val="18"/>
        </w:rPr>
        <w:t>);</w:t>
      </w:r>
    </w:p>
    <w:p w14:paraId="03EDC8A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itle(</w:t>
      </w:r>
      <w:r>
        <w:rPr>
          <w:rStyle w:val="string"/>
          <w:rFonts w:eastAsiaTheme="majorEastAsia"/>
          <w:color w:val="A020F0"/>
          <w:sz w:val="18"/>
          <w:szCs w:val="18"/>
          <w:bdr w:val="none" w:sz="0" w:space="0" w:color="auto" w:frame="1"/>
        </w:rPr>
        <w:t>'Acceleration experienced by Z axis'</w:t>
      </w:r>
      <w:r>
        <w:rPr>
          <w:color w:val="000000"/>
          <w:sz w:val="18"/>
          <w:szCs w:val="18"/>
        </w:rPr>
        <w:t>);</w:t>
      </w:r>
    </w:p>
    <w:p w14:paraId="5437D29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grid </w:t>
      </w:r>
      <w:r>
        <w:rPr>
          <w:rStyle w:val="string"/>
          <w:rFonts w:eastAsiaTheme="majorEastAsia"/>
          <w:color w:val="A020F0"/>
          <w:sz w:val="18"/>
          <w:szCs w:val="18"/>
          <w:bdr w:val="none" w:sz="0" w:space="0" w:color="auto" w:frame="1"/>
        </w:rPr>
        <w:t>on</w:t>
      </w:r>
    </w:p>
    <w:p w14:paraId="7C9794F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im([-1.5,0.5])</w:t>
      </w:r>
    </w:p>
    <w:p w14:paraId="5E3BCACF" w14:textId="7AA1953B" w:rsidR="00963DE5" w:rsidRDefault="00963DE5" w:rsidP="00963DE5">
      <w:pPr>
        <w:rPr>
          <w:rFonts w:ascii="Times New Roman" w:hAnsi="Times New Roman" w:cs="Times New Roman"/>
          <w:sz w:val="24"/>
          <w:szCs w:val="24"/>
        </w:rPr>
      </w:pPr>
      <w:r>
        <w:rPr>
          <w:noProof/>
        </w:rPr>
        <w:drawing>
          <wp:inline distT="0" distB="0" distL="0" distR="0" wp14:anchorId="0A9DA347" wp14:editId="08A9F17A">
            <wp:extent cx="5330825" cy="4002405"/>
            <wp:effectExtent l="0" t="0" r="3175" b="0"/>
            <wp:docPr id="11" name="Picture 11" descr="C:\Users\jessi\OneDrive\Documents\MATLAB\ELEC_344\Lab2\html\Lab2_NewBest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ssi\OneDrive\Documents\MATLAB\ELEC_344\Lab2\html\Lab2_NewBest_0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14:paraId="36E04ED3" w14:textId="77777777" w:rsidR="00963DE5" w:rsidRDefault="00963DE5" w:rsidP="00963DE5">
      <w:pPr>
        <w:pStyle w:val="Heading2"/>
        <w:pBdr>
          <w:bottom w:val="single" w:sz="6" w:space="0" w:color="D6D4D4"/>
        </w:pBdr>
        <w:shd w:val="clear" w:color="auto" w:fill="FFFFFF"/>
        <w:spacing w:before="0" w:after="120" w:line="302" w:lineRule="atLeast"/>
        <w:textAlignment w:val="baseline"/>
        <w:rPr>
          <w:rFonts w:ascii="Arial" w:hAnsi="Arial" w:cs="Arial"/>
          <w:color w:val="000000"/>
          <w:sz w:val="29"/>
          <w:szCs w:val="29"/>
        </w:rPr>
      </w:pPr>
      <w:bookmarkStart w:id="70" w:name="_Toc528435333"/>
      <w:bookmarkStart w:id="71" w:name="_Toc528435440"/>
      <w:bookmarkStart w:id="72" w:name="_Toc528436414"/>
      <w:r>
        <w:rPr>
          <w:rFonts w:ascii="Arial" w:hAnsi="Arial" w:cs="Arial"/>
          <w:color w:val="000000"/>
          <w:sz w:val="29"/>
          <w:szCs w:val="29"/>
        </w:rPr>
        <w:t>Part C</w:t>
      </w:r>
      <w:bookmarkEnd w:id="70"/>
      <w:bookmarkEnd w:id="71"/>
      <w:bookmarkEnd w:id="72"/>
    </w:p>
    <w:p w14:paraId="563CD68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Experimental Data</w:t>
      </w:r>
    </w:p>
    <w:p w14:paraId="76FE1B9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converting the voltages into units of g</w:t>
      </w:r>
    </w:p>
    <w:p w14:paraId="0D75F61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_pd15 = (x_15 - X_Vbias)/sens;</w:t>
      </w:r>
    </w:p>
    <w:p w14:paraId="016F39C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_pd15 = (y_15 - Y_Vbias)/sens;</w:t>
      </w:r>
    </w:p>
    <w:p w14:paraId="23079A0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_pd15 = (z_15 - Z_Vbias)/sens;</w:t>
      </w:r>
    </w:p>
    <w:p w14:paraId="75AD9EA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20ABEE9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_pd30 = (x_30 - X_Vbias)/sens;</w:t>
      </w:r>
    </w:p>
    <w:p w14:paraId="7EEC82B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_pd30 = (y_30 - Y_Vbias)/sens;</w:t>
      </w:r>
    </w:p>
    <w:p w14:paraId="525EEC2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z_pd30 = (z_30 - Z_Vbias)/sens;</w:t>
      </w:r>
    </w:p>
    <w:p w14:paraId="1E97BB4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3DF8D52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0E16401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Theoretical Data</w:t>
      </w:r>
    </w:p>
    <w:p w14:paraId="06A6778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l = 0.95; </w:t>
      </w:r>
      <w:r>
        <w:rPr>
          <w:rStyle w:val="comment"/>
          <w:color w:val="228B22"/>
          <w:sz w:val="18"/>
          <w:szCs w:val="18"/>
          <w:bdr w:val="none" w:sz="0" w:space="0" w:color="auto" w:frame="1"/>
        </w:rPr>
        <w:t>%In meters</w:t>
      </w:r>
    </w:p>
    <w:p w14:paraId="3B44F5A0"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s_15 = 0.25*sin(7.5); </w:t>
      </w:r>
      <w:r>
        <w:rPr>
          <w:rStyle w:val="comment"/>
          <w:color w:val="228B22"/>
          <w:sz w:val="18"/>
          <w:szCs w:val="18"/>
          <w:bdr w:val="none" w:sz="0" w:space="0" w:color="auto" w:frame="1"/>
        </w:rPr>
        <w:t>%In meters</w:t>
      </w:r>
    </w:p>
    <w:p w14:paraId="5F8FC4B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s_30 = 0.50*sin(15); </w:t>
      </w:r>
      <w:r>
        <w:rPr>
          <w:rStyle w:val="comment"/>
          <w:color w:val="228B22"/>
          <w:sz w:val="18"/>
          <w:szCs w:val="18"/>
          <w:bdr w:val="none" w:sz="0" w:space="0" w:color="auto" w:frame="1"/>
        </w:rPr>
        <w:t>%In meters</w:t>
      </w:r>
    </w:p>
    <w:p w14:paraId="297A157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4B965B8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Theoretical Accelerations</w:t>
      </w:r>
    </w:p>
    <w:p w14:paraId="6242606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ax_pd15 = ((-(x_pd15)/l)*s_15);</w:t>
      </w:r>
    </w:p>
    <w:p w14:paraId="2779FE4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ay_pd15 = ((-(y_pd15)/l)*s_15);</w:t>
      </w:r>
    </w:p>
    <w:p w14:paraId="0E1CCAF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az_pd15 = ((-(z_pd15)/l)*s_15);</w:t>
      </w:r>
    </w:p>
    <w:p w14:paraId="01A3A2D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7DAB4A5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ax_pd30 = ((-(x_pd30)/l)*s_30);</w:t>
      </w:r>
    </w:p>
    <w:p w14:paraId="2F5051A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ay_pd30 = ((-(y_pd30)/l)*s_30);</w:t>
      </w:r>
    </w:p>
    <w:p w14:paraId="3758B1A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az_pd30 = ((-(z_pd30)/l)*s_30);</w:t>
      </w:r>
    </w:p>
    <w:p w14:paraId="60A452E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1B0D055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find the period of experimental data</w:t>
      </w:r>
    </w:p>
    <w:p w14:paraId="5D93A96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This step is finding the max values and the times in which they occur and</w:t>
      </w:r>
    </w:p>
    <w:p w14:paraId="04D6045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the average difference between the points</w:t>
      </w:r>
    </w:p>
    <w:p w14:paraId="217090F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7675F8AB" w14:textId="54FACC9D"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 xml:space="preserve">%for a </w:t>
      </w:r>
      <w:r w:rsidR="003537E9">
        <w:rPr>
          <w:rStyle w:val="comment"/>
          <w:color w:val="228B22"/>
          <w:sz w:val="18"/>
          <w:szCs w:val="18"/>
          <w:bdr w:val="none" w:sz="0" w:space="0" w:color="auto" w:frame="1"/>
        </w:rPr>
        <w:t>15-degree</w:t>
      </w:r>
      <w:r>
        <w:rPr>
          <w:rStyle w:val="comment"/>
          <w:color w:val="228B22"/>
          <w:sz w:val="18"/>
          <w:szCs w:val="18"/>
          <w:bdr w:val="none" w:sz="0" w:space="0" w:color="auto" w:frame="1"/>
        </w:rPr>
        <w:t xml:space="preserve"> displacement</w:t>
      </w:r>
    </w:p>
    <w:p w14:paraId="26D1A70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ks_x15,locs_x15] = findpeaks(x_pd15);</w:t>
      </w:r>
    </w:p>
    <w:p w14:paraId="540117B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eriodX_15 = mean(diff(locs_x15*0.1));</w:t>
      </w:r>
    </w:p>
    <w:p w14:paraId="48F7004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ks_y15,locs_y15] = findpeaks(y_pd15);</w:t>
      </w:r>
    </w:p>
    <w:p w14:paraId="46D34E6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eriodY_15 = mean(diff(locs_y15*0.1));</w:t>
      </w:r>
    </w:p>
    <w:p w14:paraId="3372D93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ks_z15,locs_z15] = findpeaks(z_pd15);</w:t>
      </w:r>
    </w:p>
    <w:p w14:paraId="58042E7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eriodZ_15 = mean(diff(locs_z15*0.1));</w:t>
      </w:r>
    </w:p>
    <w:p w14:paraId="337714A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7A60DFF9" w14:textId="7733609E"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 xml:space="preserve">%for a </w:t>
      </w:r>
      <w:r w:rsidR="003537E9">
        <w:rPr>
          <w:rStyle w:val="comment"/>
          <w:color w:val="228B22"/>
          <w:sz w:val="18"/>
          <w:szCs w:val="18"/>
          <w:bdr w:val="none" w:sz="0" w:space="0" w:color="auto" w:frame="1"/>
        </w:rPr>
        <w:t>30-degree</w:t>
      </w:r>
      <w:r>
        <w:rPr>
          <w:rStyle w:val="comment"/>
          <w:color w:val="228B22"/>
          <w:sz w:val="18"/>
          <w:szCs w:val="18"/>
          <w:bdr w:val="none" w:sz="0" w:space="0" w:color="auto" w:frame="1"/>
        </w:rPr>
        <w:t xml:space="preserve"> displacement</w:t>
      </w:r>
    </w:p>
    <w:p w14:paraId="717D5D5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ks_x30,locs_x30] = findpeaks(x_pd30);</w:t>
      </w:r>
    </w:p>
    <w:p w14:paraId="71721B6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eriodX_30 = mean(diff(locs_x30*0.1));</w:t>
      </w:r>
    </w:p>
    <w:p w14:paraId="41915D8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ks_y30,locs_y30] = findpeaks(y_pd30);</w:t>
      </w:r>
    </w:p>
    <w:p w14:paraId="00BE300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eriodY_30 = mean(diff(locs_y30*0.1));</w:t>
      </w:r>
    </w:p>
    <w:p w14:paraId="1B446B0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ks_z30,locs_z30] = findpeaks(z_pd30);</w:t>
      </w:r>
    </w:p>
    <w:p w14:paraId="2ACAF57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eriodZ_30 = mean(diff(locs_z30*0.1));</w:t>
      </w:r>
    </w:p>
    <w:p w14:paraId="47388AB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5F2FAAC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Finding the experimental Period</w:t>
      </w:r>
    </w:p>
    <w:p w14:paraId="42B746F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15x = mean(2*pi*(sqrt(abs(l/ax_pd15))));</w:t>
      </w:r>
    </w:p>
    <w:p w14:paraId="0C2983A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15y = mean(2*pi*(sqrt(abs(l/ay_pd15))));</w:t>
      </w:r>
    </w:p>
    <w:p w14:paraId="2FACCAC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15z = mean(2*pi*(sqrt(abs(l/az_pd15))));</w:t>
      </w:r>
    </w:p>
    <w:p w14:paraId="12EB183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30x = mean(2*pi*(sqrt(abs(l/ax_pd30))));</w:t>
      </w:r>
    </w:p>
    <w:p w14:paraId="600CE87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30y = mean(2*pi*(sqrt(abs(l/ay_pd30))));</w:t>
      </w:r>
    </w:p>
    <w:p w14:paraId="6A3F326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30z = mean(2*pi*(sqrt(abs(l/az_pd30))));</w:t>
      </w:r>
    </w:p>
    <w:p w14:paraId="157DD8C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17F26D6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Plot the acceleration experienced by X with a displacement of 15 deg</w:t>
      </w:r>
    </w:p>
    <w:p w14:paraId="4A5C3F8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figure(2)</w:t>
      </w:r>
    </w:p>
    <w:p w14:paraId="4FFE8EA3"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subplot(2,1,1)</w:t>
      </w:r>
    </w:p>
    <w:p w14:paraId="73B2E69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lot(time,x_pd15,time,ax_pd15)</w:t>
      </w:r>
    </w:p>
    <w:p w14:paraId="3144435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label(</w:t>
      </w:r>
      <w:r>
        <w:rPr>
          <w:rStyle w:val="string"/>
          <w:rFonts w:eastAsiaTheme="majorEastAsia"/>
          <w:color w:val="A020F0"/>
          <w:sz w:val="18"/>
          <w:szCs w:val="18"/>
          <w:bdr w:val="none" w:sz="0" w:space="0" w:color="auto" w:frame="1"/>
        </w:rPr>
        <w:t>'Time (seconds)'</w:t>
      </w:r>
      <w:r>
        <w:rPr>
          <w:color w:val="000000"/>
          <w:sz w:val="18"/>
          <w:szCs w:val="18"/>
        </w:rPr>
        <w:t>);</w:t>
      </w:r>
    </w:p>
    <w:p w14:paraId="22D7FB0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abel(</w:t>
      </w:r>
      <w:r>
        <w:rPr>
          <w:rStyle w:val="string"/>
          <w:rFonts w:eastAsiaTheme="majorEastAsia"/>
          <w:color w:val="A020F0"/>
          <w:sz w:val="18"/>
          <w:szCs w:val="18"/>
          <w:bdr w:val="none" w:sz="0" w:space="0" w:color="auto" w:frame="1"/>
        </w:rPr>
        <w:t>'gravity (g)'</w:t>
      </w:r>
      <w:r>
        <w:rPr>
          <w:color w:val="000000"/>
          <w:sz w:val="18"/>
          <w:szCs w:val="18"/>
        </w:rPr>
        <w:t>);</w:t>
      </w:r>
    </w:p>
    <w:p w14:paraId="52C7267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itle(</w:t>
      </w:r>
      <w:r>
        <w:rPr>
          <w:rStyle w:val="string"/>
          <w:rFonts w:eastAsiaTheme="majorEastAsia"/>
          <w:color w:val="A020F0"/>
          <w:sz w:val="18"/>
          <w:szCs w:val="18"/>
          <w:bdr w:val="none" w:sz="0" w:space="0" w:color="auto" w:frame="1"/>
        </w:rPr>
        <w:t>'Pendulum Acceleration experienced by X axis (displacement of 15 deg)'</w:t>
      </w:r>
      <w:r>
        <w:rPr>
          <w:color w:val="000000"/>
          <w:sz w:val="18"/>
          <w:szCs w:val="18"/>
        </w:rPr>
        <w:t>);</w:t>
      </w:r>
    </w:p>
    <w:p w14:paraId="3D1CAAE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grid </w:t>
      </w:r>
      <w:r>
        <w:rPr>
          <w:rStyle w:val="string"/>
          <w:rFonts w:eastAsiaTheme="majorEastAsia"/>
          <w:color w:val="A020F0"/>
          <w:sz w:val="18"/>
          <w:szCs w:val="18"/>
          <w:bdr w:val="none" w:sz="0" w:space="0" w:color="auto" w:frame="1"/>
        </w:rPr>
        <w:t>on</w:t>
      </w:r>
    </w:p>
    <w:p w14:paraId="0FD4644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legend(</w:t>
      </w:r>
      <w:r>
        <w:rPr>
          <w:rStyle w:val="string"/>
          <w:rFonts w:eastAsiaTheme="majorEastAsia"/>
          <w:color w:val="A020F0"/>
          <w:sz w:val="18"/>
          <w:szCs w:val="18"/>
          <w:bdr w:val="none" w:sz="0" w:space="0" w:color="auto" w:frame="1"/>
        </w:rPr>
        <w:t>'experimental'</w:t>
      </w:r>
      <w:r>
        <w:rPr>
          <w:color w:val="000000"/>
          <w:sz w:val="18"/>
          <w:szCs w:val="18"/>
        </w:rPr>
        <w:t>,</w:t>
      </w:r>
      <w:r>
        <w:rPr>
          <w:rStyle w:val="string"/>
          <w:rFonts w:eastAsiaTheme="majorEastAsia"/>
          <w:color w:val="A020F0"/>
          <w:sz w:val="18"/>
          <w:szCs w:val="18"/>
          <w:bdr w:val="none" w:sz="0" w:space="0" w:color="auto" w:frame="1"/>
        </w:rPr>
        <w:t>'theoretical'</w:t>
      </w:r>
      <w:r>
        <w:rPr>
          <w:color w:val="000000"/>
          <w:sz w:val="18"/>
          <w:szCs w:val="18"/>
        </w:rPr>
        <w:t>);</w:t>
      </w:r>
    </w:p>
    <w:p w14:paraId="6218299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5400ADB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Plot the acceleration experienced by Y with a displacement of 15 deg</w:t>
      </w:r>
    </w:p>
    <w:p w14:paraId="39145AB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figure (3)</w:t>
      </w:r>
    </w:p>
    <w:p w14:paraId="5CE8B1C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subplot(2,1,1)</w:t>
      </w:r>
    </w:p>
    <w:p w14:paraId="65FA4D2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lot(time,y_pd15,time,ay_pd15)</w:t>
      </w:r>
    </w:p>
    <w:p w14:paraId="4E6ED42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label(</w:t>
      </w:r>
      <w:r>
        <w:rPr>
          <w:rStyle w:val="string"/>
          <w:rFonts w:eastAsiaTheme="majorEastAsia"/>
          <w:color w:val="A020F0"/>
          <w:sz w:val="18"/>
          <w:szCs w:val="18"/>
          <w:bdr w:val="none" w:sz="0" w:space="0" w:color="auto" w:frame="1"/>
        </w:rPr>
        <w:t>'Time (seconds)'</w:t>
      </w:r>
      <w:r>
        <w:rPr>
          <w:color w:val="000000"/>
          <w:sz w:val="18"/>
          <w:szCs w:val="18"/>
        </w:rPr>
        <w:t>);</w:t>
      </w:r>
    </w:p>
    <w:p w14:paraId="0CCD566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abel(</w:t>
      </w:r>
      <w:r>
        <w:rPr>
          <w:rStyle w:val="string"/>
          <w:rFonts w:eastAsiaTheme="majorEastAsia"/>
          <w:color w:val="A020F0"/>
          <w:sz w:val="18"/>
          <w:szCs w:val="18"/>
          <w:bdr w:val="none" w:sz="0" w:space="0" w:color="auto" w:frame="1"/>
        </w:rPr>
        <w:t>'gravity (g)'</w:t>
      </w:r>
      <w:r>
        <w:rPr>
          <w:color w:val="000000"/>
          <w:sz w:val="18"/>
          <w:szCs w:val="18"/>
        </w:rPr>
        <w:t>);</w:t>
      </w:r>
    </w:p>
    <w:p w14:paraId="3C78616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itle(</w:t>
      </w:r>
      <w:r>
        <w:rPr>
          <w:rStyle w:val="string"/>
          <w:rFonts w:eastAsiaTheme="majorEastAsia"/>
          <w:color w:val="A020F0"/>
          <w:sz w:val="18"/>
          <w:szCs w:val="18"/>
          <w:bdr w:val="none" w:sz="0" w:space="0" w:color="auto" w:frame="1"/>
        </w:rPr>
        <w:t>'Pendulum Acceleration experienced by Y axis (displacement of 15 deg)'</w:t>
      </w:r>
      <w:r>
        <w:rPr>
          <w:color w:val="000000"/>
          <w:sz w:val="18"/>
          <w:szCs w:val="18"/>
        </w:rPr>
        <w:t>);</w:t>
      </w:r>
    </w:p>
    <w:p w14:paraId="713E21F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grid </w:t>
      </w:r>
      <w:r>
        <w:rPr>
          <w:rStyle w:val="string"/>
          <w:rFonts w:eastAsiaTheme="majorEastAsia"/>
          <w:color w:val="A020F0"/>
          <w:sz w:val="18"/>
          <w:szCs w:val="18"/>
          <w:bdr w:val="none" w:sz="0" w:space="0" w:color="auto" w:frame="1"/>
        </w:rPr>
        <w:t>on</w:t>
      </w:r>
    </w:p>
    <w:p w14:paraId="77A996E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legend(</w:t>
      </w:r>
      <w:r>
        <w:rPr>
          <w:rStyle w:val="string"/>
          <w:rFonts w:eastAsiaTheme="majorEastAsia"/>
          <w:color w:val="A020F0"/>
          <w:sz w:val="18"/>
          <w:szCs w:val="18"/>
          <w:bdr w:val="none" w:sz="0" w:space="0" w:color="auto" w:frame="1"/>
        </w:rPr>
        <w:t>'experimental'</w:t>
      </w:r>
      <w:r>
        <w:rPr>
          <w:color w:val="000000"/>
          <w:sz w:val="18"/>
          <w:szCs w:val="18"/>
        </w:rPr>
        <w:t>,</w:t>
      </w:r>
      <w:r>
        <w:rPr>
          <w:rStyle w:val="string"/>
          <w:rFonts w:eastAsiaTheme="majorEastAsia"/>
          <w:color w:val="A020F0"/>
          <w:sz w:val="18"/>
          <w:szCs w:val="18"/>
          <w:bdr w:val="none" w:sz="0" w:space="0" w:color="auto" w:frame="1"/>
        </w:rPr>
        <w:t>'theoretical'</w:t>
      </w:r>
      <w:r>
        <w:rPr>
          <w:color w:val="000000"/>
          <w:sz w:val="18"/>
          <w:szCs w:val="18"/>
        </w:rPr>
        <w:t>);</w:t>
      </w:r>
    </w:p>
    <w:p w14:paraId="400F397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231D705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Plot the acceleration experienced by Z with a displacement of 15 deg</w:t>
      </w:r>
    </w:p>
    <w:p w14:paraId="3B6A893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figure(4)</w:t>
      </w:r>
    </w:p>
    <w:p w14:paraId="011F399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subplot(2,1,1)</w:t>
      </w:r>
    </w:p>
    <w:p w14:paraId="25F0D5D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lot(time,z_pd15,time,az_pd15)</w:t>
      </w:r>
    </w:p>
    <w:p w14:paraId="23490C6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label(</w:t>
      </w:r>
      <w:r>
        <w:rPr>
          <w:rStyle w:val="string"/>
          <w:rFonts w:eastAsiaTheme="majorEastAsia"/>
          <w:color w:val="A020F0"/>
          <w:sz w:val="18"/>
          <w:szCs w:val="18"/>
          <w:bdr w:val="none" w:sz="0" w:space="0" w:color="auto" w:frame="1"/>
        </w:rPr>
        <w:t>'Time (seconds)'</w:t>
      </w:r>
      <w:r>
        <w:rPr>
          <w:color w:val="000000"/>
          <w:sz w:val="18"/>
          <w:szCs w:val="18"/>
        </w:rPr>
        <w:t>);</w:t>
      </w:r>
    </w:p>
    <w:p w14:paraId="446D823A"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abel(</w:t>
      </w:r>
      <w:r>
        <w:rPr>
          <w:rStyle w:val="string"/>
          <w:rFonts w:eastAsiaTheme="majorEastAsia"/>
          <w:color w:val="A020F0"/>
          <w:sz w:val="18"/>
          <w:szCs w:val="18"/>
          <w:bdr w:val="none" w:sz="0" w:space="0" w:color="auto" w:frame="1"/>
        </w:rPr>
        <w:t>'gravity (g)'</w:t>
      </w:r>
      <w:r>
        <w:rPr>
          <w:color w:val="000000"/>
          <w:sz w:val="18"/>
          <w:szCs w:val="18"/>
        </w:rPr>
        <w:t>);</w:t>
      </w:r>
    </w:p>
    <w:p w14:paraId="3829D31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itle(</w:t>
      </w:r>
      <w:r>
        <w:rPr>
          <w:rStyle w:val="string"/>
          <w:rFonts w:eastAsiaTheme="majorEastAsia"/>
          <w:color w:val="A020F0"/>
          <w:sz w:val="18"/>
          <w:szCs w:val="18"/>
          <w:bdr w:val="none" w:sz="0" w:space="0" w:color="auto" w:frame="1"/>
        </w:rPr>
        <w:t>'Pendulum Acceleration experienced by Z axis (displacement of 15 deg)'</w:t>
      </w:r>
      <w:r>
        <w:rPr>
          <w:color w:val="000000"/>
          <w:sz w:val="18"/>
          <w:szCs w:val="18"/>
        </w:rPr>
        <w:t>);</w:t>
      </w:r>
    </w:p>
    <w:p w14:paraId="3794A7D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grid </w:t>
      </w:r>
      <w:r>
        <w:rPr>
          <w:rStyle w:val="string"/>
          <w:rFonts w:eastAsiaTheme="majorEastAsia"/>
          <w:color w:val="A020F0"/>
          <w:sz w:val="18"/>
          <w:szCs w:val="18"/>
          <w:bdr w:val="none" w:sz="0" w:space="0" w:color="auto" w:frame="1"/>
        </w:rPr>
        <w:t>on</w:t>
      </w:r>
    </w:p>
    <w:p w14:paraId="5CF7FF0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legend(</w:t>
      </w:r>
      <w:r>
        <w:rPr>
          <w:rStyle w:val="string"/>
          <w:rFonts w:eastAsiaTheme="majorEastAsia"/>
          <w:color w:val="A020F0"/>
          <w:sz w:val="18"/>
          <w:szCs w:val="18"/>
          <w:bdr w:val="none" w:sz="0" w:space="0" w:color="auto" w:frame="1"/>
        </w:rPr>
        <w:t>'experimental'</w:t>
      </w:r>
      <w:r>
        <w:rPr>
          <w:color w:val="000000"/>
          <w:sz w:val="18"/>
          <w:szCs w:val="18"/>
        </w:rPr>
        <w:t>,</w:t>
      </w:r>
      <w:r>
        <w:rPr>
          <w:rStyle w:val="string"/>
          <w:rFonts w:eastAsiaTheme="majorEastAsia"/>
          <w:color w:val="A020F0"/>
          <w:sz w:val="18"/>
          <w:szCs w:val="18"/>
          <w:bdr w:val="none" w:sz="0" w:space="0" w:color="auto" w:frame="1"/>
        </w:rPr>
        <w:t>'theoretical'</w:t>
      </w:r>
      <w:r>
        <w:rPr>
          <w:color w:val="000000"/>
          <w:sz w:val="18"/>
          <w:szCs w:val="18"/>
        </w:rPr>
        <w:t>);</w:t>
      </w:r>
    </w:p>
    <w:p w14:paraId="30FFAF8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5BFD647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Plot the acceleration experienced by X with a displacement of 30 deg</w:t>
      </w:r>
    </w:p>
    <w:p w14:paraId="23034F2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figure(2)</w:t>
      </w:r>
    </w:p>
    <w:p w14:paraId="5100F1B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subplot(2,1,2)</w:t>
      </w:r>
    </w:p>
    <w:p w14:paraId="2C461C8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lot(time,x_pd30,time,ax_pd30)</w:t>
      </w:r>
    </w:p>
    <w:p w14:paraId="18C1241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label(</w:t>
      </w:r>
      <w:r>
        <w:rPr>
          <w:rStyle w:val="string"/>
          <w:rFonts w:eastAsiaTheme="majorEastAsia"/>
          <w:color w:val="A020F0"/>
          <w:sz w:val="18"/>
          <w:szCs w:val="18"/>
          <w:bdr w:val="none" w:sz="0" w:space="0" w:color="auto" w:frame="1"/>
        </w:rPr>
        <w:t>'Time (seconds)'</w:t>
      </w:r>
      <w:r>
        <w:rPr>
          <w:color w:val="000000"/>
          <w:sz w:val="18"/>
          <w:szCs w:val="18"/>
        </w:rPr>
        <w:t>);</w:t>
      </w:r>
    </w:p>
    <w:p w14:paraId="4493216F"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abel(</w:t>
      </w:r>
      <w:r>
        <w:rPr>
          <w:rStyle w:val="string"/>
          <w:rFonts w:eastAsiaTheme="majorEastAsia"/>
          <w:color w:val="A020F0"/>
          <w:sz w:val="18"/>
          <w:szCs w:val="18"/>
          <w:bdr w:val="none" w:sz="0" w:space="0" w:color="auto" w:frame="1"/>
        </w:rPr>
        <w:t>'gravity (g)'</w:t>
      </w:r>
      <w:r>
        <w:rPr>
          <w:color w:val="000000"/>
          <w:sz w:val="18"/>
          <w:szCs w:val="18"/>
        </w:rPr>
        <w:t>);</w:t>
      </w:r>
    </w:p>
    <w:p w14:paraId="5B76824E"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itle(</w:t>
      </w:r>
      <w:r>
        <w:rPr>
          <w:rStyle w:val="string"/>
          <w:rFonts w:eastAsiaTheme="majorEastAsia"/>
          <w:color w:val="A020F0"/>
          <w:sz w:val="18"/>
          <w:szCs w:val="18"/>
          <w:bdr w:val="none" w:sz="0" w:space="0" w:color="auto" w:frame="1"/>
        </w:rPr>
        <w:t>'Pendulum Acceleration experienced by X axis (displacement of 30 deg)'</w:t>
      </w:r>
      <w:r>
        <w:rPr>
          <w:color w:val="000000"/>
          <w:sz w:val="18"/>
          <w:szCs w:val="18"/>
        </w:rPr>
        <w:t>);</w:t>
      </w:r>
    </w:p>
    <w:p w14:paraId="6C71C22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grid </w:t>
      </w:r>
      <w:r>
        <w:rPr>
          <w:rStyle w:val="string"/>
          <w:rFonts w:eastAsiaTheme="majorEastAsia"/>
          <w:color w:val="A020F0"/>
          <w:sz w:val="18"/>
          <w:szCs w:val="18"/>
          <w:bdr w:val="none" w:sz="0" w:space="0" w:color="auto" w:frame="1"/>
        </w:rPr>
        <w:t>on</w:t>
      </w:r>
    </w:p>
    <w:p w14:paraId="6332278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legend(</w:t>
      </w:r>
      <w:r>
        <w:rPr>
          <w:rStyle w:val="string"/>
          <w:rFonts w:eastAsiaTheme="majorEastAsia"/>
          <w:color w:val="A020F0"/>
          <w:sz w:val="18"/>
          <w:szCs w:val="18"/>
          <w:bdr w:val="none" w:sz="0" w:space="0" w:color="auto" w:frame="1"/>
        </w:rPr>
        <w:t>'experimental'</w:t>
      </w:r>
      <w:r>
        <w:rPr>
          <w:color w:val="000000"/>
          <w:sz w:val="18"/>
          <w:szCs w:val="18"/>
        </w:rPr>
        <w:t>,</w:t>
      </w:r>
      <w:r>
        <w:rPr>
          <w:rStyle w:val="string"/>
          <w:rFonts w:eastAsiaTheme="majorEastAsia"/>
          <w:color w:val="A020F0"/>
          <w:sz w:val="18"/>
          <w:szCs w:val="18"/>
          <w:bdr w:val="none" w:sz="0" w:space="0" w:color="auto" w:frame="1"/>
        </w:rPr>
        <w:t>'theoretical'</w:t>
      </w:r>
      <w:r>
        <w:rPr>
          <w:color w:val="000000"/>
          <w:sz w:val="18"/>
          <w:szCs w:val="18"/>
        </w:rPr>
        <w:t>);</w:t>
      </w:r>
    </w:p>
    <w:p w14:paraId="1622A23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49B6A2E0"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Plot the acceleration experienced by Y with a displacement of 30 deg</w:t>
      </w:r>
    </w:p>
    <w:p w14:paraId="7E93455C"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figure(3)</w:t>
      </w:r>
    </w:p>
    <w:p w14:paraId="72D8E064"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subplot(2,1,2)</w:t>
      </w:r>
    </w:p>
    <w:p w14:paraId="052553D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lot(time,y_pd30,time,ay_pd30)</w:t>
      </w:r>
    </w:p>
    <w:p w14:paraId="040E2E2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label(</w:t>
      </w:r>
      <w:r>
        <w:rPr>
          <w:rStyle w:val="string"/>
          <w:rFonts w:eastAsiaTheme="majorEastAsia"/>
          <w:color w:val="A020F0"/>
          <w:sz w:val="18"/>
          <w:szCs w:val="18"/>
          <w:bdr w:val="none" w:sz="0" w:space="0" w:color="auto" w:frame="1"/>
        </w:rPr>
        <w:t>'Time (seconds)'</w:t>
      </w:r>
      <w:r>
        <w:rPr>
          <w:color w:val="000000"/>
          <w:sz w:val="18"/>
          <w:szCs w:val="18"/>
        </w:rPr>
        <w:t>);</w:t>
      </w:r>
    </w:p>
    <w:p w14:paraId="2F0D803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abel(</w:t>
      </w:r>
      <w:r>
        <w:rPr>
          <w:rStyle w:val="string"/>
          <w:rFonts w:eastAsiaTheme="majorEastAsia"/>
          <w:color w:val="A020F0"/>
          <w:sz w:val="18"/>
          <w:szCs w:val="18"/>
          <w:bdr w:val="none" w:sz="0" w:space="0" w:color="auto" w:frame="1"/>
        </w:rPr>
        <w:t>'gravity (g)'</w:t>
      </w:r>
      <w:r>
        <w:rPr>
          <w:color w:val="000000"/>
          <w:sz w:val="18"/>
          <w:szCs w:val="18"/>
        </w:rPr>
        <w:t>);</w:t>
      </w:r>
    </w:p>
    <w:p w14:paraId="33FC5CA1"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itle(</w:t>
      </w:r>
      <w:r>
        <w:rPr>
          <w:rStyle w:val="string"/>
          <w:rFonts w:eastAsiaTheme="majorEastAsia"/>
          <w:color w:val="A020F0"/>
          <w:sz w:val="18"/>
          <w:szCs w:val="18"/>
          <w:bdr w:val="none" w:sz="0" w:space="0" w:color="auto" w:frame="1"/>
        </w:rPr>
        <w:t>'Pendulum Acceleration experienced by Y axis (displacement of 30 deg)'</w:t>
      </w:r>
      <w:r>
        <w:rPr>
          <w:color w:val="000000"/>
          <w:sz w:val="18"/>
          <w:szCs w:val="18"/>
        </w:rPr>
        <w:t>);</w:t>
      </w:r>
    </w:p>
    <w:p w14:paraId="737A4B20"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grid </w:t>
      </w:r>
      <w:r>
        <w:rPr>
          <w:rStyle w:val="string"/>
          <w:rFonts w:eastAsiaTheme="majorEastAsia"/>
          <w:color w:val="A020F0"/>
          <w:sz w:val="18"/>
          <w:szCs w:val="18"/>
          <w:bdr w:val="none" w:sz="0" w:space="0" w:color="auto" w:frame="1"/>
        </w:rPr>
        <w:t>on</w:t>
      </w:r>
    </w:p>
    <w:p w14:paraId="35A1052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legend(</w:t>
      </w:r>
      <w:r>
        <w:rPr>
          <w:rStyle w:val="string"/>
          <w:rFonts w:eastAsiaTheme="majorEastAsia"/>
          <w:color w:val="A020F0"/>
          <w:sz w:val="18"/>
          <w:szCs w:val="18"/>
          <w:bdr w:val="none" w:sz="0" w:space="0" w:color="auto" w:frame="1"/>
        </w:rPr>
        <w:t>'experimental'</w:t>
      </w:r>
      <w:r>
        <w:rPr>
          <w:color w:val="000000"/>
          <w:sz w:val="18"/>
          <w:szCs w:val="18"/>
        </w:rPr>
        <w:t>,</w:t>
      </w:r>
      <w:r>
        <w:rPr>
          <w:rStyle w:val="string"/>
          <w:rFonts w:eastAsiaTheme="majorEastAsia"/>
          <w:color w:val="A020F0"/>
          <w:sz w:val="18"/>
          <w:szCs w:val="18"/>
          <w:bdr w:val="none" w:sz="0" w:space="0" w:color="auto" w:frame="1"/>
        </w:rPr>
        <w:t>'theoretical'</w:t>
      </w:r>
      <w:r>
        <w:rPr>
          <w:color w:val="000000"/>
          <w:sz w:val="18"/>
          <w:szCs w:val="18"/>
        </w:rPr>
        <w:t>);</w:t>
      </w:r>
    </w:p>
    <w:p w14:paraId="7D4EC296"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p>
    <w:p w14:paraId="518C0182"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rStyle w:val="comment"/>
          <w:color w:val="228B22"/>
          <w:sz w:val="18"/>
          <w:szCs w:val="18"/>
          <w:bdr w:val="none" w:sz="0" w:space="0" w:color="auto" w:frame="1"/>
        </w:rPr>
        <w:t>%Plot the acceleration experienced by Z with a displacement of 30 deg</w:t>
      </w:r>
    </w:p>
    <w:p w14:paraId="0322AC60"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figure(4)</w:t>
      </w:r>
    </w:p>
    <w:p w14:paraId="643B91A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subplot(2,1,2)</w:t>
      </w:r>
    </w:p>
    <w:p w14:paraId="5C507988"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plot(time,z_pd30,time,az_pd30)</w:t>
      </w:r>
    </w:p>
    <w:p w14:paraId="16534587"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xlabel(</w:t>
      </w:r>
      <w:r>
        <w:rPr>
          <w:rStyle w:val="string"/>
          <w:rFonts w:eastAsiaTheme="majorEastAsia"/>
          <w:color w:val="A020F0"/>
          <w:sz w:val="18"/>
          <w:szCs w:val="18"/>
          <w:bdr w:val="none" w:sz="0" w:space="0" w:color="auto" w:frame="1"/>
        </w:rPr>
        <w:t>'Time (seconds)'</w:t>
      </w:r>
      <w:r>
        <w:rPr>
          <w:color w:val="000000"/>
          <w:sz w:val="18"/>
          <w:szCs w:val="18"/>
        </w:rPr>
        <w:t>);</w:t>
      </w:r>
    </w:p>
    <w:p w14:paraId="139F0DD5"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ylabel(</w:t>
      </w:r>
      <w:r>
        <w:rPr>
          <w:rStyle w:val="string"/>
          <w:rFonts w:eastAsiaTheme="majorEastAsia"/>
          <w:color w:val="A020F0"/>
          <w:sz w:val="18"/>
          <w:szCs w:val="18"/>
          <w:bdr w:val="none" w:sz="0" w:space="0" w:color="auto" w:frame="1"/>
        </w:rPr>
        <w:t>'gravity (g)'</w:t>
      </w:r>
      <w:r>
        <w:rPr>
          <w:color w:val="000000"/>
          <w:sz w:val="18"/>
          <w:szCs w:val="18"/>
        </w:rPr>
        <w:t>);</w:t>
      </w:r>
    </w:p>
    <w:p w14:paraId="57E26A49"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title(</w:t>
      </w:r>
      <w:r>
        <w:rPr>
          <w:rStyle w:val="string"/>
          <w:rFonts w:eastAsiaTheme="majorEastAsia"/>
          <w:color w:val="A020F0"/>
          <w:sz w:val="18"/>
          <w:szCs w:val="18"/>
          <w:bdr w:val="none" w:sz="0" w:space="0" w:color="auto" w:frame="1"/>
        </w:rPr>
        <w:t>'Pendulum Acceleration experienced by Z axis (displacement of 30 deg)'</w:t>
      </w:r>
      <w:r>
        <w:rPr>
          <w:color w:val="000000"/>
          <w:sz w:val="18"/>
          <w:szCs w:val="18"/>
        </w:rPr>
        <w:t>);</w:t>
      </w:r>
    </w:p>
    <w:p w14:paraId="24145E6B"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 xml:space="preserve">grid </w:t>
      </w:r>
      <w:r>
        <w:rPr>
          <w:rStyle w:val="string"/>
          <w:rFonts w:eastAsiaTheme="majorEastAsia"/>
          <w:color w:val="A020F0"/>
          <w:sz w:val="18"/>
          <w:szCs w:val="18"/>
          <w:bdr w:val="none" w:sz="0" w:space="0" w:color="auto" w:frame="1"/>
        </w:rPr>
        <w:t>on</w:t>
      </w:r>
    </w:p>
    <w:p w14:paraId="3C76F7ED" w14:textId="77777777" w:rsidR="00963DE5" w:rsidRDefault="00963DE5" w:rsidP="00963DE5">
      <w:pPr>
        <w:pStyle w:val="HTMLPreformatted"/>
        <w:pBdr>
          <w:top w:val="single" w:sz="6" w:space="8" w:color="D3D3D3"/>
          <w:left w:val="single" w:sz="6" w:space="8" w:color="D3D3D3"/>
          <w:bottom w:val="single" w:sz="6" w:space="8" w:color="D3D3D3"/>
          <w:right w:val="single" w:sz="6" w:space="8" w:color="D3D3D3"/>
        </w:pBdr>
        <w:shd w:val="clear" w:color="auto" w:fill="F7F7F7"/>
        <w:spacing w:line="252" w:lineRule="atLeast"/>
        <w:textAlignment w:val="baseline"/>
        <w:rPr>
          <w:color w:val="000000"/>
          <w:sz w:val="18"/>
          <w:szCs w:val="18"/>
        </w:rPr>
      </w:pPr>
      <w:r>
        <w:rPr>
          <w:color w:val="000000"/>
          <w:sz w:val="18"/>
          <w:szCs w:val="18"/>
        </w:rPr>
        <w:t>legend(</w:t>
      </w:r>
      <w:r>
        <w:rPr>
          <w:rStyle w:val="string"/>
          <w:rFonts w:eastAsiaTheme="majorEastAsia"/>
          <w:color w:val="A020F0"/>
          <w:sz w:val="18"/>
          <w:szCs w:val="18"/>
          <w:bdr w:val="none" w:sz="0" w:space="0" w:color="auto" w:frame="1"/>
        </w:rPr>
        <w:t>'experimental'</w:t>
      </w:r>
      <w:r>
        <w:rPr>
          <w:color w:val="000000"/>
          <w:sz w:val="18"/>
          <w:szCs w:val="18"/>
        </w:rPr>
        <w:t>,</w:t>
      </w:r>
      <w:r>
        <w:rPr>
          <w:rStyle w:val="string"/>
          <w:rFonts w:eastAsiaTheme="majorEastAsia"/>
          <w:color w:val="A020F0"/>
          <w:sz w:val="18"/>
          <w:szCs w:val="18"/>
          <w:bdr w:val="none" w:sz="0" w:space="0" w:color="auto" w:frame="1"/>
        </w:rPr>
        <w:t>'theoretical'</w:t>
      </w:r>
      <w:r>
        <w:rPr>
          <w:color w:val="000000"/>
          <w:sz w:val="18"/>
          <w:szCs w:val="18"/>
        </w:rPr>
        <w:t>);</w:t>
      </w:r>
    </w:p>
    <w:p w14:paraId="229BEF5A" w14:textId="73BE2177" w:rsidR="00963DE5" w:rsidRPr="00963DE5" w:rsidRDefault="00963DE5" w:rsidP="00963DE5">
      <w:r>
        <w:rPr>
          <w:noProof/>
        </w:rPr>
        <w:drawing>
          <wp:inline distT="0" distB="0" distL="0" distR="0" wp14:anchorId="5C8DA173" wp14:editId="26891382">
            <wp:extent cx="5330825" cy="4002405"/>
            <wp:effectExtent l="0" t="0" r="3175" b="0"/>
            <wp:docPr id="9" name="Picture 9" descr="C:\Users\jessi\OneDrive\Documents\MATLAB\ELEC_344\Lab2\html\Lab2_NewBest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ssi\OneDrive\Documents\MATLAB\ELEC_344\Lab2\html\Lab2_NewBest_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r>
        <w:rPr>
          <w:rStyle w:val="apple-converted-space"/>
          <w:rFonts w:ascii="Arial" w:hAnsi="Arial" w:cs="Arial"/>
          <w:color w:val="000000"/>
          <w:sz w:val="18"/>
          <w:szCs w:val="18"/>
          <w:shd w:val="clear" w:color="auto" w:fill="FFFFFF"/>
        </w:rPr>
        <w:t> </w:t>
      </w:r>
      <w:r>
        <w:rPr>
          <w:noProof/>
        </w:rPr>
        <w:drawing>
          <wp:inline distT="0" distB="0" distL="0" distR="0" wp14:anchorId="40779DA2" wp14:editId="1FDCBE1D">
            <wp:extent cx="5330825" cy="4002405"/>
            <wp:effectExtent l="0" t="0" r="3175" b="0"/>
            <wp:docPr id="8" name="Picture 8" descr="C:\Users\jessi\OneDrive\Documents\MATLAB\ELEC_344\Lab2\html\Lab2_NewBest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ssi\OneDrive\Documents\MATLAB\ELEC_344\Lab2\html\Lab2_NewBest_0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r>
        <w:rPr>
          <w:rStyle w:val="apple-converted-space"/>
          <w:rFonts w:ascii="Arial" w:hAnsi="Arial" w:cs="Arial"/>
          <w:color w:val="000000"/>
          <w:sz w:val="18"/>
          <w:szCs w:val="18"/>
          <w:shd w:val="clear" w:color="auto" w:fill="FFFFFF"/>
        </w:rPr>
        <w:t> </w:t>
      </w:r>
      <w:r>
        <w:rPr>
          <w:noProof/>
        </w:rPr>
        <w:drawing>
          <wp:inline distT="0" distB="0" distL="0" distR="0" wp14:anchorId="47E7160F" wp14:editId="0A2E2275">
            <wp:extent cx="5330825" cy="4002405"/>
            <wp:effectExtent l="0" t="0" r="3175" b="0"/>
            <wp:docPr id="7" name="Picture 7" descr="C:\Users\jessi\OneDrive\Documents\MATLAB\ELEC_344\Lab2\html\Lab2_NewBest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essi\OneDrive\Documents\MATLAB\ELEC_344\Lab2\html\Lab2_NewBest_0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sectPr w:rsidR="00963DE5" w:rsidRPr="00963DE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CBB349" w14:textId="77777777" w:rsidR="00FD1916" w:rsidRDefault="00FD1916" w:rsidP="00FD1916">
      <w:pPr>
        <w:spacing w:after="0" w:line="240" w:lineRule="auto"/>
      </w:pPr>
      <w:r>
        <w:separator/>
      </w:r>
    </w:p>
  </w:endnote>
  <w:endnote w:type="continuationSeparator" w:id="0">
    <w:p w14:paraId="7FD6CDEB" w14:textId="77777777" w:rsidR="00FD1916" w:rsidRDefault="00FD1916" w:rsidP="00FD1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B5807" w14:textId="77777777" w:rsidR="00FD1916" w:rsidRDefault="00FD1916" w:rsidP="00FD1916">
      <w:pPr>
        <w:spacing w:after="0" w:line="240" w:lineRule="auto"/>
      </w:pPr>
      <w:r>
        <w:separator/>
      </w:r>
    </w:p>
  </w:footnote>
  <w:footnote w:type="continuationSeparator" w:id="0">
    <w:p w14:paraId="3486DF63" w14:textId="77777777" w:rsidR="00FD1916" w:rsidRDefault="00FD1916" w:rsidP="00FD19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C5EC7"/>
    <w:multiLevelType w:val="hybridMultilevel"/>
    <w:tmpl w:val="7F7631E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292505B"/>
    <w:multiLevelType w:val="multilevel"/>
    <w:tmpl w:val="630C1CC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EBC66AC"/>
    <w:multiLevelType w:val="multilevel"/>
    <w:tmpl w:val="630C1CC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429192A"/>
    <w:multiLevelType w:val="multilevel"/>
    <w:tmpl w:val="630C1CC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8981B7B"/>
    <w:multiLevelType w:val="hybridMultilevel"/>
    <w:tmpl w:val="0E00647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39274D58"/>
    <w:multiLevelType w:val="multilevel"/>
    <w:tmpl w:val="DE60A38E"/>
    <w:lvl w:ilvl="0">
      <w:start w:val="1"/>
      <w:numFmt w:val="decimal"/>
      <w:lvlText w:val="%1.0"/>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4748696C"/>
    <w:multiLevelType w:val="hybridMultilevel"/>
    <w:tmpl w:val="730ABD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A180B29"/>
    <w:multiLevelType w:val="hybridMultilevel"/>
    <w:tmpl w:val="B4BABED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BC1157F"/>
    <w:multiLevelType w:val="multilevel"/>
    <w:tmpl w:val="630C1CC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79063459"/>
    <w:multiLevelType w:val="multilevel"/>
    <w:tmpl w:val="2DD6C884"/>
    <w:lvl w:ilvl="0">
      <w:start w:val="1"/>
      <w:numFmt w:val="decimal"/>
      <w:lvlText w:val="%1."/>
      <w:lvlJc w:val="left"/>
      <w:pPr>
        <w:ind w:left="720" w:hanging="360"/>
      </w:pPr>
      <w:rPr>
        <w:rFonts w:hint="default"/>
      </w:rPr>
    </w:lvl>
    <w:lvl w:ilvl="1">
      <w:start w:val="1"/>
      <w:numFmt w:val="decimal"/>
      <w:isLgl/>
      <w:lvlText w:val="%1.%2"/>
      <w:lvlJc w:val="left"/>
      <w:pPr>
        <w:ind w:left="39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5"/>
  </w:num>
  <w:num w:numId="2">
    <w:abstractNumId w:val="7"/>
  </w:num>
  <w:num w:numId="3">
    <w:abstractNumId w:val="9"/>
  </w:num>
  <w:num w:numId="4">
    <w:abstractNumId w:val="1"/>
  </w:num>
  <w:num w:numId="5">
    <w:abstractNumId w:val="0"/>
  </w:num>
  <w:num w:numId="6">
    <w:abstractNumId w:val="8"/>
  </w:num>
  <w:num w:numId="7">
    <w:abstractNumId w:val="6"/>
  </w:num>
  <w:num w:numId="8">
    <w:abstractNumId w:val="4"/>
  </w:num>
  <w:num w:numId="9">
    <w:abstractNumId w:val="3"/>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0849"/>
    <w:rsid w:val="0000147C"/>
    <w:rsid w:val="00006161"/>
    <w:rsid w:val="00007B67"/>
    <w:rsid w:val="00022119"/>
    <w:rsid w:val="000268BE"/>
    <w:rsid w:val="00032883"/>
    <w:rsid w:val="000349F4"/>
    <w:rsid w:val="0005694A"/>
    <w:rsid w:val="0006110A"/>
    <w:rsid w:val="00063448"/>
    <w:rsid w:val="0006399C"/>
    <w:rsid w:val="000671BA"/>
    <w:rsid w:val="00074D1A"/>
    <w:rsid w:val="00081FB3"/>
    <w:rsid w:val="000824C0"/>
    <w:rsid w:val="00082B42"/>
    <w:rsid w:val="00083244"/>
    <w:rsid w:val="00083E54"/>
    <w:rsid w:val="00087273"/>
    <w:rsid w:val="000A358C"/>
    <w:rsid w:val="000A5102"/>
    <w:rsid w:val="000A5D2B"/>
    <w:rsid w:val="000A7475"/>
    <w:rsid w:val="000B24E6"/>
    <w:rsid w:val="000B404D"/>
    <w:rsid w:val="000B54BA"/>
    <w:rsid w:val="000C2521"/>
    <w:rsid w:val="000C3BE1"/>
    <w:rsid w:val="000C55F5"/>
    <w:rsid w:val="000C7825"/>
    <w:rsid w:val="000D130F"/>
    <w:rsid w:val="000E076C"/>
    <w:rsid w:val="000E3F75"/>
    <w:rsid w:val="000F7ABA"/>
    <w:rsid w:val="0012162A"/>
    <w:rsid w:val="00126294"/>
    <w:rsid w:val="00134322"/>
    <w:rsid w:val="0013680B"/>
    <w:rsid w:val="00137B8D"/>
    <w:rsid w:val="00143130"/>
    <w:rsid w:val="00156B2D"/>
    <w:rsid w:val="001602EA"/>
    <w:rsid w:val="0016135D"/>
    <w:rsid w:val="00162D16"/>
    <w:rsid w:val="001649E2"/>
    <w:rsid w:val="00164CD9"/>
    <w:rsid w:val="00167C3F"/>
    <w:rsid w:val="00173166"/>
    <w:rsid w:val="00176CDF"/>
    <w:rsid w:val="00181DE3"/>
    <w:rsid w:val="00183B9B"/>
    <w:rsid w:val="00185E69"/>
    <w:rsid w:val="00193EDA"/>
    <w:rsid w:val="001A279E"/>
    <w:rsid w:val="001A44FA"/>
    <w:rsid w:val="001A5DD7"/>
    <w:rsid w:val="001B1B9D"/>
    <w:rsid w:val="001B60CE"/>
    <w:rsid w:val="001B7B21"/>
    <w:rsid w:val="001C4E04"/>
    <w:rsid w:val="001C705E"/>
    <w:rsid w:val="001D1D6D"/>
    <w:rsid w:val="001D6F4A"/>
    <w:rsid w:val="001E1FBA"/>
    <w:rsid w:val="001E23A1"/>
    <w:rsid w:val="001E37C0"/>
    <w:rsid w:val="001E79D8"/>
    <w:rsid w:val="001F0047"/>
    <w:rsid w:val="001F2D31"/>
    <w:rsid w:val="001F6DFF"/>
    <w:rsid w:val="002037CB"/>
    <w:rsid w:val="002044B6"/>
    <w:rsid w:val="002048B9"/>
    <w:rsid w:val="00222A9B"/>
    <w:rsid w:val="00231EF4"/>
    <w:rsid w:val="00234347"/>
    <w:rsid w:val="00240A31"/>
    <w:rsid w:val="00253418"/>
    <w:rsid w:val="00255BB8"/>
    <w:rsid w:val="0026028F"/>
    <w:rsid w:val="002743EA"/>
    <w:rsid w:val="0028277D"/>
    <w:rsid w:val="0028367C"/>
    <w:rsid w:val="0028386E"/>
    <w:rsid w:val="0028758E"/>
    <w:rsid w:val="00291D20"/>
    <w:rsid w:val="0029369E"/>
    <w:rsid w:val="002A170E"/>
    <w:rsid w:val="002A19A7"/>
    <w:rsid w:val="002A4C50"/>
    <w:rsid w:val="002B2178"/>
    <w:rsid w:val="002B3C9E"/>
    <w:rsid w:val="002B4E15"/>
    <w:rsid w:val="002B6347"/>
    <w:rsid w:val="002B6514"/>
    <w:rsid w:val="002C005C"/>
    <w:rsid w:val="002C2338"/>
    <w:rsid w:val="002C2909"/>
    <w:rsid w:val="002C37C9"/>
    <w:rsid w:val="002C4309"/>
    <w:rsid w:val="002C51CA"/>
    <w:rsid w:val="002E09DE"/>
    <w:rsid w:val="002E3869"/>
    <w:rsid w:val="00304C9D"/>
    <w:rsid w:val="003129E4"/>
    <w:rsid w:val="00314361"/>
    <w:rsid w:val="00316CF7"/>
    <w:rsid w:val="00317707"/>
    <w:rsid w:val="00320EFA"/>
    <w:rsid w:val="00323346"/>
    <w:rsid w:val="00326568"/>
    <w:rsid w:val="00331FAE"/>
    <w:rsid w:val="00333073"/>
    <w:rsid w:val="00333719"/>
    <w:rsid w:val="00336DD7"/>
    <w:rsid w:val="00341045"/>
    <w:rsid w:val="00341605"/>
    <w:rsid w:val="00344B90"/>
    <w:rsid w:val="00345C63"/>
    <w:rsid w:val="00351E6C"/>
    <w:rsid w:val="00352ACA"/>
    <w:rsid w:val="003537E9"/>
    <w:rsid w:val="0036160C"/>
    <w:rsid w:val="003626CB"/>
    <w:rsid w:val="00370A02"/>
    <w:rsid w:val="00373474"/>
    <w:rsid w:val="00374307"/>
    <w:rsid w:val="0037676A"/>
    <w:rsid w:val="00382334"/>
    <w:rsid w:val="0038455E"/>
    <w:rsid w:val="00387304"/>
    <w:rsid w:val="00387E60"/>
    <w:rsid w:val="0039153B"/>
    <w:rsid w:val="003917D5"/>
    <w:rsid w:val="00394F94"/>
    <w:rsid w:val="0039548C"/>
    <w:rsid w:val="0039724F"/>
    <w:rsid w:val="003A011F"/>
    <w:rsid w:val="003A0666"/>
    <w:rsid w:val="003A2DB7"/>
    <w:rsid w:val="003A32B1"/>
    <w:rsid w:val="003A5151"/>
    <w:rsid w:val="003B0570"/>
    <w:rsid w:val="003B289A"/>
    <w:rsid w:val="003C04C8"/>
    <w:rsid w:val="003C1868"/>
    <w:rsid w:val="003C3EE8"/>
    <w:rsid w:val="003D03ED"/>
    <w:rsid w:val="003D5534"/>
    <w:rsid w:val="003D6DE3"/>
    <w:rsid w:val="003D79A6"/>
    <w:rsid w:val="003E0CEF"/>
    <w:rsid w:val="003E2704"/>
    <w:rsid w:val="003E5784"/>
    <w:rsid w:val="003F0131"/>
    <w:rsid w:val="003F4E75"/>
    <w:rsid w:val="003F5B66"/>
    <w:rsid w:val="004014B5"/>
    <w:rsid w:val="00402B01"/>
    <w:rsid w:val="00413523"/>
    <w:rsid w:val="00415498"/>
    <w:rsid w:val="004225E1"/>
    <w:rsid w:val="00430BA4"/>
    <w:rsid w:val="00431AA3"/>
    <w:rsid w:val="004321F5"/>
    <w:rsid w:val="00436FFD"/>
    <w:rsid w:val="004408C0"/>
    <w:rsid w:val="00440C79"/>
    <w:rsid w:val="0044419C"/>
    <w:rsid w:val="00450CA8"/>
    <w:rsid w:val="00452E4B"/>
    <w:rsid w:val="004570E2"/>
    <w:rsid w:val="00462A73"/>
    <w:rsid w:val="00464327"/>
    <w:rsid w:val="004677FC"/>
    <w:rsid w:val="00474980"/>
    <w:rsid w:val="004814E1"/>
    <w:rsid w:val="00483184"/>
    <w:rsid w:val="00486E11"/>
    <w:rsid w:val="00490C65"/>
    <w:rsid w:val="0049151D"/>
    <w:rsid w:val="00491824"/>
    <w:rsid w:val="00493E72"/>
    <w:rsid w:val="00495FA0"/>
    <w:rsid w:val="004A0726"/>
    <w:rsid w:val="004A09CA"/>
    <w:rsid w:val="004A1A72"/>
    <w:rsid w:val="004A2D00"/>
    <w:rsid w:val="004A3B95"/>
    <w:rsid w:val="004A491C"/>
    <w:rsid w:val="004A5782"/>
    <w:rsid w:val="004A693D"/>
    <w:rsid w:val="004B2590"/>
    <w:rsid w:val="004B3489"/>
    <w:rsid w:val="004B3BA3"/>
    <w:rsid w:val="004B4CC1"/>
    <w:rsid w:val="004B5126"/>
    <w:rsid w:val="004C1876"/>
    <w:rsid w:val="004C31FF"/>
    <w:rsid w:val="004C3DD5"/>
    <w:rsid w:val="004C6003"/>
    <w:rsid w:val="004C7373"/>
    <w:rsid w:val="004D5E21"/>
    <w:rsid w:val="004E44D7"/>
    <w:rsid w:val="004E4730"/>
    <w:rsid w:val="004E56F4"/>
    <w:rsid w:val="004E7DFD"/>
    <w:rsid w:val="005112C8"/>
    <w:rsid w:val="005119AD"/>
    <w:rsid w:val="00514EF7"/>
    <w:rsid w:val="00520613"/>
    <w:rsid w:val="00521DC6"/>
    <w:rsid w:val="0053445B"/>
    <w:rsid w:val="00536EEE"/>
    <w:rsid w:val="00543F65"/>
    <w:rsid w:val="00543FCD"/>
    <w:rsid w:val="0054661D"/>
    <w:rsid w:val="00546A6E"/>
    <w:rsid w:val="00550577"/>
    <w:rsid w:val="00553346"/>
    <w:rsid w:val="00555AF4"/>
    <w:rsid w:val="00557EF7"/>
    <w:rsid w:val="00565546"/>
    <w:rsid w:val="005679DE"/>
    <w:rsid w:val="005716AD"/>
    <w:rsid w:val="00572D9B"/>
    <w:rsid w:val="00574D54"/>
    <w:rsid w:val="0057541A"/>
    <w:rsid w:val="0058205A"/>
    <w:rsid w:val="00590DDF"/>
    <w:rsid w:val="005927B2"/>
    <w:rsid w:val="0059297D"/>
    <w:rsid w:val="00593BF0"/>
    <w:rsid w:val="005940E5"/>
    <w:rsid w:val="00595DD2"/>
    <w:rsid w:val="005A1A00"/>
    <w:rsid w:val="005A7AEF"/>
    <w:rsid w:val="005A7FCB"/>
    <w:rsid w:val="005B4F2A"/>
    <w:rsid w:val="005D0574"/>
    <w:rsid w:val="005D0FEE"/>
    <w:rsid w:val="005D5F35"/>
    <w:rsid w:val="005D663A"/>
    <w:rsid w:val="005D6E0E"/>
    <w:rsid w:val="005E108D"/>
    <w:rsid w:val="005E1D28"/>
    <w:rsid w:val="005E20FB"/>
    <w:rsid w:val="005E5649"/>
    <w:rsid w:val="005F4693"/>
    <w:rsid w:val="0060082E"/>
    <w:rsid w:val="00603A17"/>
    <w:rsid w:val="006051DF"/>
    <w:rsid w:val="00605A87"/>
    <w:rsid w:val="00606537"/>
    <w:rsid w:val="00622300"/>
    <w:rsid w:val="0062323D"/>
    <w:rsid w:val="006330D8"/>
    <w:rsid w:val="00642962"/>
    <w:rsid w:val="00653DA8"/>
    <w:rsid w:val="00654008"/>
    <w:rsid w:val="00655519"/>
    <w:rsid w:val="006568CE"/>
    <w:rsid w:val="0066794E"/>
    <w:rsid w:val="00671D5E"/>
    <w:rsid w:val="00672266"/>
    <w:rsid w:val="006769A0"/>
    <w:rsid w:val="00677DF7"/>
    <w:rsid w:val="00681D3E"/>
    <w:rsid w:val="00691114"/>
    <w:rsid w:val="0069708A"/>
    <w:rsid w:val="006A28AE"/>
    <w:rsid w:val="006A33FA"/>
    <w:rsid w:val="006A4948"/>
    <w:rsid w:val="006C0F00"/>
    <w:rsid w:val="006C11FD"/>
    <w:rsid w:val="006C26CF"/>
    <w:rsid w:val="006C2EEE"/>
    <w:rsid w:val="006C36BE"/>
    <w:rsid w:val="006C4F99"/>
    <w:rsid w:val="006C7938"/>
    <w:rsid w:val="006D0DFC"/>
    <w:rsid w:val="006D51BA"/>
    <w:rsid w:val="006E23FD"/>
    <w:rsid w:val="006E6218"/>
    <w:rsid w:val="006F1A94"/>
    <w:rsid w:val="006F5069"/>
    <w:rsid w:val="0071079B"/>
    <w:rsid w:val="00720971"/>
    <w:rsid w:val="007232B6"/>
    <w:rsid w:val="00730339"/>
    <w:rsid w:val="00734286"/>
    <w:rsid w:val="007354D1"/>
    <w:rsid w:val="00737AE5"/>
    <w:rsid w:val="007442EF"/>
    <w:rsid w:val="00751F7A"/>
    <w:rsid w:val="007556F8"/>
    <w:rsid w:val="00756C9D"/>
    <w:rsid w:val="007601B7"/>
    <w:rsid w:val="00761943"/>
    <w:rsid w:val="00761978"/>
    <w:rsid w:val="00764C41"/>
    <w:rsid w:val="007737FC"/>
    <w:rsid w:val="0077380B"/>
    <w:rsid w:val="00777ED7"/>
    <w:rsid w:val="0078506E"/>
    <w:rsid w:val="0078574D"/>
    <w:rsid w:val="007865D8"/>
    <w:rsid w:val="00787EFF"/>
    <w:rsid w:val="00790EF8"/>
    <w:rsid w:val="0079209E"/>
    <w:rsid w:val="00796CD8"/>
    <w:rsid w:val="00797C4C"/>
    <w:rsid w:val="007A1237"/>
    <w:rsid w:val="007A1966"/>
    <w:rsid w:val="007B5180"/>
    <w:rsid w:val="007B7A25"/>
    <w:rsid w:val="007C464F"/>
    <w:rsid w:val="007C5C94"/>
    <w:rsid w:val="007D05D0"/>
    <w:rsid w:val="007D2605"/>
    <w:rsid w:val="007D316B"/>
    <w:rsid w:val="007D7F69"/>
    <w:rsid w:val="007E29D5"/>
    <w:rsid w:val="007E2A21"/>
    <w:rsid w:val="007E7698"/>
    <w:rsid w:val="007F247D"/>
    <w:rsid w:val="007F5466"/>
    <w:rsid w:val="0080186A"/>
    <w:rsid w:val="00802554"/>
    <w:rsid w:val="00805FCA"/>
    <w:rsid w:val="00811469"/>
    <w:rsid w:val="00814B67"/>
    <w:rsid w:val="0081704C"/>
    <w:rsid w:val="0082373A"/>
    <w:rsid w:val="008238DF"/>
    <w:rsid w:val="00824896"/>
    <w:rsid w:val="00833B72"/>
    <w:rsid w:val="00837D4A"/>
    <w:rsid w:val="008437C8"/>
    <w:rsid w:val="00844B40"/>
    <w:rsid w:val="0085653E"/>
    <w:rsid w:val="00861F38"/>
    <w:rsid w:val="00862B96"/>
    <w:rsid w:val="00872D46"/>
    <w:rsid w:val="00874E58"/>
    <w:rsid w:val="008757DC"/>
    <w:rsid w:val="00885B00"/>
    <w:rsid w:val="008905F7"/>
    <w:rsid w:val="00891C5C"/>
    <w:rsid w:val="00892A8D"/>
    <w:rsid w:val="00893046"/>
    <w:rsid w:val="00893F97"/>
    <w:rsid w:val="00894A7A"/>
    <w:rsid w:val="008968D7"/>
    <w:rsid w:val="00897B17"/>
    <w:rsid w:val="008A4E14"/>
    <w:rsid w:val="008B07B1"/>
    <w:rsid w:val="008B1A7C"/>
    <w:rsid w:val="008B6CBD"/>
    <w:rsid w:val="008C0E9E"/>
    <w:rsid w:val="008C5A45"/>
    <w:rsid w:val="008D2395"/>
    <w:rsid w:val="008D4A3E"/>
    <w:rsid w:val="008D5FBA"/>
    <w:rsid w:val="00900B43"/>
    <w:rsid w:val="00904FD2"/>
    <w:rsid w:val="0091065F"/>
    <w:rsid w:val="009203A5"/>
    <w:rsid w:val="009217C8"/>
    <w:rsid w:val="00922373"/>
    <w:rsid w:val="00924251"/>
    <w:rsid w:val="00925943"/>
    <w:rsid w:val="00930D60"/>
    <w:rsid w:val="00934F31"/>
    <w:rsid w:val="00935025"/>
    <w:rsid w:val="00941550"/>
    <w:rsid w:val="00941ABF"/>
    <w:rsid w:val="009443FA"/>
    <w:rsid w:val="00944421"/>
    <w:rsid w:val="00945660"/>
    <w:rsid w:val="009468CC"/>
    <w:rsid w:val="00952EF9"/>
    <w:rsid w:val="00953364"/>
    <w:rsid w:val="009543AA"/>
    <w:rsid w:val="0095641C"/>
    <w:rsid w:val="00960595"/>
    <w:rsid w:val="009619C7"/>
    <w:rsid w:val="00961D46"/>
    <w:rsid w:val="00963DE5"/>
    <w:rsid w:val="009667C8"/>
    <w:rsid w:val="00970DC7"/>
    <w:rsid w:val="0098348A"/>
    <w:rsid w:val="009845F4"/>
    <w:rsid w:val="00987BDB"/>
    <w:rsid w:val="009909B4"/>
    <w:rsid w:val="00991E0B"/>
    <w:rsid w:val="0099392E"/>
    <w:rsid w:val="00997222"/>
    <w:rsid w:val="009A1ECA"/>
    <w:rsid w:val="009B430E"/>
    <w:rsid w:val="009C384B"/>
    <w:rsid w:val="009D0FC7"/>
    <w:rsid w:val="009D68EC"/>
    <w:rsid w:val="009E0164"/>
    <w:rsid w:val="009E056B"/>
    <w:rsid w:val="009E4DD5"/>
    <w:rsid w:val="009F4915"/>
    <w:rsid w:val="009F769B"/>
    <w:rsid w:val="009F775F"/>
    <w:rsid w:val="00A01CD5"/>
    <w:rsid w:val="00A1706C"/>
    <w:rsid w:val="00A2361D"/>
    <w:rsid w:val="00A23E64"/>
    <w:rsid w:val="00A278DD"/>
    <w:rsid w:val="00A3687F"/>
    <w:rsid w:val="00A4116B"/>
    <w:rsid w:val="00A42C02"/>
    <w:rsid w:val="00A567FA"/>
    <w:rsid w:val="00A56816"/>
    <w:rsid w:val="00A60ED8"/>
    <w:rsid w:val="00A66357"/>
    <w:rsid w:val="00A66FD2"/>
    <w:rsid w:val="00A729E8"/>
    <w:rsid w:val="00A74EA5"/>
    <w:rsid w:val="00A82E96"/>
    <w:rsid w:val="00A84067"/>
    <w:rsid w:val="00A84126"/>
    <w:rsid w:val="00A8769D"/>
    <w:rsid w:val="00A911C9"/>
    <w:rsid w:val="00A96D60"/>
    <w:rsid w:val="00A975CE"/>
    <w:rsid w:val="00A97D25"/>
    <w:rsid w:val="00AA0305"/>
    <w:rsid w:val="00AA5413"/>
    <w:rsid w:val="00AB0849"/>
    <w:rsid w:val="00AB1467"/>
    <w:rsid w:val="00AC26C6"/>
    <w:rsid w:val="00AC2EB0"/>
    <w:rsid w:val="00AC4F2C"/>
    <w:rsid w:val="00AC70C7"/>
    <w:rsid w:val="00AD6DE7"/>
    <w:rsid w:val="00AE6242"/>
    <w:rsid w:val="00AF2203"/>
    <w:rsid w:val="00AF268D"/>
    <w:rsid w:val="00AF316F"/>
    <w:rsid w:val="00B00C36"/>
    <w:rsid w:val="00B010DB"/>
    <w:rsid w:val="00B043FD"/>
    <w:rsid w:val="00B05CC9"/>
    <w:rsid w:val="00B06E43"/>
    <w:rsid w:val="00B075A5"/>
    <w:rsid w:val="00B14066"/>
    <w:rsid w:val="00B155F0"/>
    <w:rsid w:val="00B158CD"/>
    <w:rsid w:val="00B16568"/>
    <w:rsid w:val="00B17FFC"/>
    <w:rsid w:val="00B21D70"/>
    <w:rsid w:val="00B268D2"/>
    <w:rsid w:val="00B336BC"/>
    <w:rsid w:val="00B3439C"/>
    <w:rsid w:val="00B353DF"/>
    <w:rsid w:val="00B377AF"/>
    <w:rsid w:val="00B42A48"/>
    <w:rsid w:val="00B44994"/>
    <w:rsid w:val="00B44CDA"/>
    <w:rsid w:val="00B515D9"/>
    <w:rsid w:val="00B52EE1"/>
    <w:rsid w:val="00B55921"/>
    <w:rsid w:val="00B5768E"/>
    <w:rsid w:val="00B653F7"/>
    <w:rsid w:val="00B65BF5"/>
    <w:rsid w:val="00B72171"/>
    <w:rsid w:val="00B77FF6"/>
    <w:rsid w:val="00B80F21"/>
    <w:rsid w:val="00B9553B"/>
    <w:rsid w:val="00B96ECE"/>
    <w:rsid w:val="00BA6682"/>
    <w:rsid w:val="00BA74B2"/>
    <w:rsid w:val="00BA7DBA"/>
    <w:rsid w:val="00BB1C5C"/>
    <w:rsid w:val="00BB24CF"/>
    <w:rsid w:val="00BC64EF"/>
    <w:rsid w:val="00BC714D"/>
    <w:rsid w:val="00BC7D38"/>
    <w:rsid w:val="00BD1558"/>
    <w:rsid w:val="00BD3192"/>
    <w:rsid w:val="00BD5E25"/>
    <w:rsid w:val="00BE37AD"/>
    <w:rsid w:val="00BE7DAC"/>
    <w:rsid w:val="00BF2F3E"/>
    <w:rsid w:val="00BF5AEA"/>
    <w:rsid w:val="00C030D8"/>
    <w:rsid w:val="00C065A5"/>
    <w:rsid w:val="00C12BFD"/>
    <w:rsid w:val="00C17349"/>
    <w:rsid w:val="00C17AB8"/>
    <w:rsid w:val="00C21F3F"/>
    <w:rsid w:val="00C21F67"/>
    <w:rsid w:val="00C32862"/>
    <w:rsid w:val="00C33C6C"/>
    <w:rsid w:val="00C36E1B"/>
    <w:rsid w:val="00C512D8"/>
    <w:rsid w:val="00C56A02"/>
    <w:rsid w:val="00C617A3"/>
    <w:rsid w:val="00C7583A"/>
    <w:rsid w:val="00C82BDC"/>
    <w:rsid w:val="00C8407F"/>
    <w:rsid w:val="00C843B5"/>
    <w:rsid w:val="00C90AC9"/>
    <w:rsid w:val="00C90E28"/>
    <w:rsid w:val="00C919C8"/>
    <w:rsid w:val="00C97E45"/>
    <w:rsid w:val="00CA1361"/>
    <w:rsid w:val="00CA2C9B"/>
    <w:rsid w:val="00CA30AE"/>
    <w:rsid w:val="00CA4AE7"/>
    <w:rsid w:val="00CA7BDE"/>
    <w:rsid w:val="00CB1CF4"/>
    <w:rsid w:val="00CB1F13"/>
    <w:rsid w:val="00CB48B7"/>
    <w:rsid w:val="00CB6BEA"/>
    <w:rsid w:val="00CC04B2"/>
    <w:rsid w:val="00CC61D2"/>
    <w:rsid w:val="00CC68FD"/>
    <w:rsid w:val="00CD2A99"/>
    <w:rsid w:val="00CD4E52"/>
    <w:rsid w:val="00CD66B0"/>
    <w:rsid w:val="00CD6799"/>
    <w:rsid w:val="00CD6846"/>
    <w:rsid w:val="00CE122C"/>
    <w:rsid w:val="00CE7D6D"/>
    <w:rsid w:val="00CF34E1"/>
    <w:rsid w:val="00CF5712"/>
    <w:rsid w:val="00D00AB1"/>
    <w:rsid w:val="00D01152"/>
    <w:rsid w:val="00D01BC5"/>
    <w:rsid w:val="00D01C5E"/>
    <w:rsid w:val="00D0205F"/>
    <w:rsid w:val="00D1017D"/>
    <w:rsid w:val="00D12905"/>
    <w:rsid w:val="00D15869"/>
    <w:rsid w:val="00D2206E"/>
    <w:rsid w:val="00D22BC3"/>
    <w:rsid w:val="00D2418D"/>
    <w:rsid w:val="00D24770"/>
    <w:rsid w:val="00D50FF8"/>
    <w:rsid w:val="00D52ABE"/>
    <w:rsid w:val="00D52AE4"/>
    <w:rsid w:val="00D52CD1"/>
    <w:rsid w:val="00D52D4F"/>
    <w:rsid w:val="00D546D0"/>
    <w:rsid w:val="00D60F79"/>
    <w:rsid w:val="00D63C50"/>
    <w:rsid w:val="00D71B4D"/>
    <w:rsid w:val="00D71D48"/>
    <w:rsid w:val="00D729D0"/>
    <w:rsid w:val="00D75752"/>
    <w:rsid w:val="00D8295A"/>
    <w:rsid w:val="00D869DF"/>
    <w:rsid w:val="00D90942"/>
    <w:rsid w:val="00D9157D"/>
    <w:rsid w:val="00D96638"/>
    <w:rsid w:val="00DA1C8E"/>
    <w:rsid w:val="00DA73BF"/>
    <w:rsid w:val="00DB00B9"/>
    <w:rsid w:val="00DB1729"/>
    <w:rsid w:val="00DB1D75"/>
    <w:rsid w:val="00DC75A3"/>
    <w:rsid w:val="00DE0F8A"/>
    <w:rsid w:val="00DE1265"/>
    <w:rsid w:val="00DF1C55"/>
    <w:rsid w:val="00DF4F89"/>
    <w:rsid w:val="00DF4FE3"/>
    <w:rsid w:val="00DF5BA0"/>
    <w:rsid w:val="00E003E7"/>
    <w:rsid w:val="00E00676"/>
    <w:rsid w:val="00E11799"/>
    <w:rsid w:val="00E1627D"/>
    <w:rsid w:val="00E273D9"/>
    <w:rsid w:val="00E30C08"/>
    <w:rsid w:val="00E352D7"/>
    <w:rsid w:val="00E37836"/>
    <w:rsid w:val="00E40985"/>
    <w:rsid w:val="00E41561"/>
    <w:rsid w:val="00E427DF"/>
    <w:rsid w:val="00E42EA1"/>
    <w:rsid w:val="00E50787"/>
    <w:rsid w:val="00E53AF0"/>
    <w:rsid w:val="00E554AC"/>
    <w:rsid w:val="00E6370D"/>
    <w:rsid w:val="00E64929"/>
    <w:rsid w:val="00E64E6A"/>
    <w:rsid w:val="00E715F1"/>
    <w:rsid w:val="00E730A2"/>
    <w:rsid w:val="00E74C14"/>
    <w:rsid w:val="00E76452"/>
    <w:rsid w:val="00E771A3"/>
    <w:rsid w:val="00E80403"/>
    <w:rsid w:val="00E80837"/>
    <w:rsid w:val="00E82D71"/>
    <w:rsid w:val="00E83FD0"/>
    <w:rsid w:val="00E84929"/>
    <w:rsid w:val="00E94624"/>
    <w:rsid w:val="00E95C29"/>
    <w:rsid w:val="00EA0402"/>
    <w:rsid w:val="00EA28B3"/>
    <w:rsid w:val="00EA2A35"/>
    <w:rsid w:val="00EA5E29"/>
    <w:rsid w:val="00EA709D"/>
    <w:rsid w:val="00EB0FC0"/>
    <w:rsid w:val="00EB3C09"/>
    <w:rsid w:val="00EB4EED"/>
    <w:rsid w:val="00EC27A5"/>
    <w:rsid w:val="00EC2828"/>
    <w:rsid w:val="00ED09C0"/>
    <w:rsid w:val="00ED243F"/>
    <w:rsid w:val="00EE2235"/>
    <w:rsid w:val="00EE5FAB"/>
    <w:rsid w:val="00EE644A"/>
    <w:rsid w:val="00EF0512"/>
    <w:rsid w:val="00EF3F48"/>
    <w:rsid w:val="00F00FE1"/>
    <w:rsid w:val="00F017AC"/>
    <w:rsid w:val="00F07D28"/>
    <w:rsid w:val="00F13F39"/>
    <w:rsid w:val="00F14753"/>
    <w:rsid w:val="00F20C52"/>
    <w:rsid w:val="00F2142A"/>
    <w:rsid w:val="00F24E19"/>
    <w:rsid w:val="00F32923"/>
    <w:rsid w:val="00F32D5F"/>
    <w:rsid w:val="00F33C1D"/>
    <w:rsid w:val="00F35C1B"/>
    <w:rsid w:val="00F41009"/>
    <w:rsid w:val="00F43631"/>
    <w:rsid w:val="00F4531A"/>
    <w:rsid w:val="00F45A36"/>
    <w:rsid w:val="00F45E61"/>
    <w:rsid w:val="00F46930"/>
    <w:rsid w:val="00F517F6"/>
    <w:rsid w:val="00F523C4"/>
    <w:rsid w:val="00F52F91"/>
    <w:rsid w:val="00F5350D"/>
    <w:rsid w:val="00F54142"/>
    <w:rsid w:val="00F54FE5"/>
    <w:rsid w:val="00F55CBE"/>
    <w:rsid w:val="00F56BA7"/>
    <w:rsid w:val="00F56F23"/>
    <w:rsid w:val="00F62FA1"/>
    <w:rsid w:val="00F63985"/>
    <w:rsid w:val="00F64A55"/>
    <w:rsid w:val="00F64B12"/>
    <w:rsid w:val="00F671BF"/>
    <w:rsid w:val="00F700FD"/>
    <w:rsid w:val="00F70EF7"/>
    <w:rsid w:val="00F72F46"/>
    <w:rsid w:val="00F7524B"/>
    <w:rsid w:val="00F811E3"/>
    <w:rsid w:val="00F8320A"/>
    <w:rsid w:val="00F847F9"/>
    <w:rsid w:val="00F85283"/>
    <w:rsid w:val="00F92491"/>
    <w:rsid w:val="00F94C07"/>
    <w:rsid w:val="00FA13F4"/>
    <w:rsid w:val="00FA21B0"/>
    <w:rsid w:val="00FA5442"/>
    <w:rsid w:val="00FA7DD7"/>
    <w:rsid w:val="00FB2A41"/>
    <w:rsid w:val="00FB2B66"/>
    <w:rsid w:val="00FB7A77"/>
    <w:rsid w:val="00FC131B"/>
    <w:rsid w:val="00FC285F"/>
    <w:rsid w:val="00FC319E"/>
    <w:rsid w:val="00FD1916"/>
    <w:rsid w:val="00FD2138"/>
    <w:rsid w:val="00FD25E8"/>
    <w:rsid w:val="00FE5483"/>
    <w:rsid w:val="00FF5CE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4A085C"/>
  <w15:chartTrackingRefBased/>
  <w15:docId w15:val="{67737B42-DB43-4A25-A304-97228CA6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084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B08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7DF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B084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B0849"/>
    <w:rPr>
      <w:rFonts w:eastAsiaTheme="minorEastAsia"/>
      <w:lang w:val="en-US"/>
    </w:rPr>
  </w:style>
  <w:style w:type="character" w:customStyle="1" w:styleId="Heading1Char">
    <w:name w:val="Heading 1 Char"/>
    <w:basedOn w:val="DefaultParagraphFont"/>
    <w:link w:val="Heading1"/>
    <w:uiPriority w:val="9"/>
    <w:rsid w:val="00AB084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B0849"/>
    <w:pPr>
      <w:outlineLvl w:val="9"/>
    </w:pPr>
    <w:rPr>
      <w:lang w:val="en-US"/>
    </w:rPr>
  </w:style>
  <w:style w:type="character" w:customStyle="1" w:styleId="Heading2Char">
    <w:name w:val="Heading 2 Char"/>
    <w:basedOn w:val="DefaultParagraphFont"/>
    <w:link w:val="Heading2"/>
    <w:uiPriority w:val="9"/>
    <w:rsid w:val="00AB084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AB0849"/>
    <w:pPr>
      <w:ind w:left="720"/>
      <w:contextualSpacing/>
    </w:pPr>
  </w:style>
  <w:style w:type="paragraph" w:styleId="Caption">
    <w:name w:val="caption"/>
    <w:basedOn w:val="Normal"/>
    <w:next w:val="Normal"/>
    <w:uiPriority w:val="35"/>
    <w:unhideWhenUsed/>
    <w:qFormat/>
    <w:rsid w:val="00677DF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677DF7"/>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2E09DE"/>
    <w:rPr>
      <w:color w:val="808080"/>
    </w:rPr>
  </w:style>
  <w:style w:type="paragraph" w:styleId="TOC1">
    <w:name w:val="toc 1"/>
    <w:basedOn w:val="Normal"/>
    <w:next w:val="Normal"/>
    <w:autoRedefine/>
    <w:uiPriority w:val="39"/>
    <w:unhideWhenUsed/>
    <w:rsid w:val="001B1B9D"/>
    <w:pPr>
      <w:spacing w:after="100"/>
    </w:pPr>
  </w:style>
  <w:style w:type="paragraph" w:styleId="TOC2">
    <w:name w:val="toc 2"/>
    <w:basedOn w:val="Normal"/>
    <w:next w:val="Normal"/>
    <w:autoRedefine/>
    <w:uiPriority w:val="39"/>
    <w:unhideWhenUsed/>
    <w:rsid w:val="001B1B9D"/>
    <w:pPr>
      <w:spacing w:after="100"/>
      <w:ind w:left="220"/>
    </w:pPr>
  </w:style>
  <w:style w:type="character" w:styleId="Hyperlink">
    <w:name w:val="Hyperlink"/>
    <w:basedOn w:val="DefaultParagraphFont"/>
    <w:uiPriority w:val="99"/>
    <w:unhideWhenUsed/>
    <w:rsid w:val="001B1B9D"/>
    <w:rPr>
      <w:color w:val="0563C1" w:themeColor="hyperlink"/>
      <w:u w:val="single"/>
    </w:rPr>
  </w:style>
  <w:style w:type="table" w:styleId="TableGrid">
    <w:name w:val="Table Grid"/>
    <w:basedOn w:val="TableNormal"/>
    <w:uiPriority w:val="39"/>
    <w:rsid w:val="00FA54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006161"/>
    <w:pPr>
      <w:spacing w:after="100"/>
      <w:ind w:left="440"/>
    </w:pPr>
  </w:style>
  <w:style w:type="paragraph" w:styleId="Header">
    <w:name w:val="header"/>
    <w:basedOn w:val="Normal"/>
    <w:link w:val="HeaderChar"/>
    <w:uiPriority w:val="99"/>
    <w:unhideWhenUsed/>
    <w:rsid w:val="00FD19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1916"/>
  </w:style>
  <w:style w:type="paragraph" w:styleId="Footer">
    <w:name w:val="footer"/>
    <w:basedOn w:val="Normal"/>
    <w:link w:val="FooterChar"/>
    <w:uiPriority w:val="99"/>
    <w:unhideWhenUsed/>
    <w:rsid w:val="00FD19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1916"/>
  </w:style>
  <w:style w:type="paragraph" w:styleId="HTMLPreformatted">
    <w:name w:val="HTML Preformatted"/>
    <w:basedOn w:val="Normal"/>
    <w:link w:val="HTMLPreformattedChar"/>
    <w:uiPriority w:val="99"/>
    <w:semiHidden/>
    <w:unhideWhenUsed/>
    <w:rsid w:val="00963D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963DE5"/>
    <w:rPr>
      <w:rFonts w:ascii="Courier New" w:eastAsia="Times New Roman" w:hAnsi="Courier New" w:cs="Courier New"/>
      <w:sz w:val="20"/>
      <w:szCs w:val="20"/>
      <w:lang w:eastAsia="en-CA"/>
    </w:rPr>
  </w:style>
  <w:style w:type="character" w:customStyle="1" w:styleId="string">
    <w:name w:val="string"/>
    <w:basedOn w:val="DefaultParagraphFont"/>
    <w:rsid w:val="00963DE5"/>
  </w:style>
  <w:style w:type="character" w:customStyle="1" w:styleId="comment">
    <w:name w:val="comment"/>
    <w:basedOn w:val="DefaultParagraphFont"/>
    <w:rsid w:val="00963DE5"/>
  </w:style>
  <w:style w:type="character" w:customStyle="1" w:styleId="apple-converted-space">
    <w:name w:val="apple-converted-space"/>
    <w:basedOn w:val="DefaultParagraphFont"/>
    <w:rsid w:val="00963DE5"/>
  </w:style>
  <w:style w:type="paragraph" w:styleId="TableofFigures">
    <w:name w:val="table of figures"/>
    <w:basedOn w:val="Normal"/>
    <w:next w:val="Normal"/>
    <w:uiPriority w:val="99"/>
    <w:unhideWhenUsed/>
    <w:rsid w:val="007C5C94"/>
    <w:pPr>
      <w:spacing w:after="0"/>
    </w:pPr>
  </w:style>
  <w:style w:type="paragraph" w:styleId="Bibliography">
    <w:name w:val="Bibliography"/>
    <w:basedOn w:val="Normal"/>
    <w:next w:val="Normal"/>
    <w:uiPriority w:val="37"/>
    <w:unhideWhenUsed/>
    <w:rsid w:val="00CD66B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8979888">
      <w:bodyDiv w:val="1"/>
      <w:marLeft w:val="0"/>
      <w:marRight w:val="0"/>
      <w:marTop w:val="0"/>
      <w:marBottom w:val="0"/>
      <w:divBdr>
        <w:top w:val="none" w:sz="0" w:space="0" w:color="auto"/>
        <w:left w:val="none" w:sz="0" w:space="0" w:color="auto"/>
        <w:bottom w:val="none" w:sz="0" w:space="0" w:color="auto"/>
        <w:right w:val="none" w:sz="0" w:space="0" w:color="auto"/>
      </w:divBdr>
    </w:div>
    <w:div w:id="681973875">
      <w:bodyDiv w:val="1"/>
      <w:marLeft w:val="0"/>
      <w:marRight w:val="0"/>
      <w:marTop w:val="0"/>
      <w:marBottom w:val="0"/>
      <w:divBdr>
        <w:top w:val="none" w:sz="0" w:space="0" w:color="auto"/>
        <w:left w:val="none" w:sz="0" w:space="0" w:color="auto"/>
        <w:bottom w:val="none" w:sz="0" w:space="0" w:color="auto"/>
        <w:right w:val="none" w:sz="0" w:space="0" w:color="auto"/>
      </w:divBdr>
    </w:div>
    <w:div w:id="1330326489">
      <w:bodyDiv w:val="1"/>
      <w:marLeft w:val="0"/>
      <w:marRight w:val="0"/>
      <w:marTop w:val="0"/>
      <w:marBottom w:val="0"/>
      <w:divBdr>
        <w:top w:val="none" w:sz="0" w:space="0" w:color="auto"/>
        <w:left w:val="none" w:sz="0" w:space="0" w:color="auto"/>
        <w:bottom w:val="none" w:sz="0" w:space="0" w:color="auto"/>
        <w:right w:val="none" w:sz="0" w:space="0" w:color="auto"/>
      </w:divBdr>
    </w:div>
    <w:div w:id="1398671061">
      <w:bodyDiv w:val="1"/>
      <w:marLeft w:val="0"/>
      <w:marRight w:val="0"/>
      <w:marTop w:val="0"/>
      <w:marBottom w:val="0"/>
      <w:divBdr>
        <w:top w:val="none" w:sz="0" w:space="0" w:color="auto"/>
        <w:left w:val="none" w:sz="0" w:space="0" w:color="auto"/>
        <w:bottom w:val="none" w:sz="0" w:space="0" w:color="auto"/>
        <w:right w:val="none" w:sz="0" w:space="0" w:color="auto"/>
      </w:divBdr>
    </w:div>
    <w:div w:id="1684749113">
      <w:bodyDiv w:val="1"/>
      <w:marLeft w:val="0"/>
      <w:marRight w:val="0"/>
      <w:marTop w:val="0"/>
      <w:marBottom w:val="0"/>
      <w:divBdr>
        <w:top w:val="none" w:sz="0" w:space="0" w:color="auto"/>
        <w:left w:val="none" w:sz="0" w:space="0" w:color="auto"/>
        <w:bottom w:val="none" w:sz="0" w:space="0" w:color="auto"/>
        <w:right w:val="none" w:sz="0" w:space="0" w:color="auto"/>
      </w:divBdr>
    </w:div>
    <w:div w:id="1876959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https://d.docs.live.net/e7ef8e9514d2cb95/Documents/3rd%20Year/344/Lab%202/Lab2_Bestever.docx"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D7AAB92E8B4D5887423B7245452818"/>
        <w:category>
          <w:name w:val="General"/>
          <w:gallery w:val="placeholder"/>
        </w:category>
        <w:types>
          <w:type w:val="bbPlcHdr"/>
        </w:types>
        <w:behaviors>
          <w:behavior w:val="content"/>
        </w:behaviors>
        <w:guid w:val="{74667B87-B50A-4844-B05A-1840FF2BAD27}"/>
      </w:docPartPr>
      <w:docPartBody>
        <w:p w:rsidR="00723136" w:rsidRDefault="00BE7898" w:rsidP="00BE7898">
          <w:pPr>
            <w:pStyle w:val="C5D7AAB92E8B4D5887423B7245452818"/>
          </w:pPr>
          <w:r>
            <w:rPr>
              <w:color w:val="2F5496" w:themeColor="accent1" w:themeShade="BF"/>
              <w:sz w:val="24"/>
              <w:szCs w:val="24"/>
            </w:rPr>
            <w:t>[Company name]</w:t>
          </w:r>
        </w:p>
      </w:docPartBody>
    </w:docPart>
    <w:docPart>
      <w:docPartPr>
        <w:name w:val="4DF559084EEA4763AB2253F120763351"/>
        <w:category>
          <w:name w:val="General"/>
          <w:gallery w:val="placeholder"/>
        </w:category>
        <w:types>
          <w:type w:val="bbPlcHdr"/>
        </w:types>
        <w:behaviors>
          <w:behavior w:val="content"/>
        </w:behaviors>
        <w:guid w:val="{3BC62DC2-3CD8-4B78-A976-F9F4DA77259A}"/>
      </w:docPartPr>
      <w:docPartBody>
        <w:p w:rsidR="00723136" w:rsidRDefault="00BE7898" w:rsidP="00BE7898">
          <w:pPr>
            <w:pStyle w:val="4DF559084EEA4763AB2253F120763351"/>
          </w:pPr>
          <w:r>
            <w:rPr>
              <w:rFonts w:asciiTheme="majorHAnsi" w:eastAsiaTheme="majorEastAsia" w:hAnsiTheme="majorHAnsi" w:cstheme="majorBidi"/>
              <w:color w:val="4472C4" w:themeColor="accent1"/>
              <w:sz w:val="88"/>
              <w:szCs w:val="88"/>
            </w:rPr>
            <w:t>[Document title]</w:t>
          </w:r>
        </w:p>
      </w:docPartBody>
    </w:docPart>
    <w:docPart>
      <w:docPartPr>
        <w:name w:val="B321F735A19544208D7EA1BB1BC88FB3"/>
        <w:category>
          <w:name w:val="General"/>
          <w:gallery w:val="placeholder"/>
        </w:category>
        <w:types>
          <w:type w:val="bbPlcHdr"/>
        </w:types>
        <w:behaviors>
          <w:behavior w:val="content"/>
        </w:behaviors>
        <w:guid w:val="{81B843D3-A253-4DA5-B87E-26BD0F741C50}"/>
      </w:docPartPr>
      <w:docPartBody>
        <w:p w:rsidR="00723136" w:rsidRDefault="00BE7898" w:rsidP="00BE7898">
          <w:pPr>
            <w:pStyle w:val="B321F735A19544208D7EA1BB1BC88FB3"/>
          </w:pPr>
          <w:r>
            <w:rPr>
              <w:color w:val="2F5496" w:themeColor="accent1" w:themeShade="BF"/>
              <w:sz w:val="24"/>
              <w:szCs w:val="24"/>
            </w:rPr>
            <w:t>[Document subtitle]</w:t>
          </w:r>
        </w:p>
      </w:docPartBody>
    </w:docPart>
    <w:docPart>
      <w:docPartPr>
        <w:name w:val="7C2BFE13F11B48B68C103D3D22202CC7"/>
        <w:category>
          <w:name w:val="General"/>
          <w:gallery w:val="placeholder"/>
        </w:category>
        <w:types>
          <w:type w:val="bbPlcHdr"/>
        </w:types>
        <w:behaviors>
          <w:behavior w:val="content"/>
        </w:behaviors>
        <w:guid w:val="{BBAF9E59-EE81-4EBA-AD25-49030F084781}"/>
      </w:docPartPr>
      <w:docPartBody>
        <w:p w:rsidR="00723136" w:rsidRDefault="00BE7898" w:rsidP="00BE7898">
          <w:pPr>
            <w:pStyle w:val="7C2BFE13F11B48B68C103D3D22202CC7"/>
          </w:pPr>
          <w:r>
            <w:rPr>
              <w:color w:val="4472C4" w:themeColor="accent1"/>
              <w:sz w:val="28"/>
              <w:szCs w:val="28"/>
            </w:rPr>
            <w:t>[Author name]</w:t>
          </w:r>
        </w:p>
      </w:docPartBody>
    </w:docPart>
    <w:docPart>
      <w:docPartPr>
        <w:name w:val="20F1017BE3904DF4BF79D65926C5DFF4"/>
        <w:category>
          <w:name w:val="General"/>
          <w:gallery w:val="placeholder"/>
        </w:category>
        <w:types>
          <w:type w:val="bbPlcHdr"/>
        </w:types>
        <w:behaviors>
          <w:behavior w:val="content"/>
        </w:behaviors>
        <w:guid w:val="{E396F2AB-4197-476B-AEAA-242CDE2C65C8}"/>
      </w:docPartPr>
      <w:docPartBody>
        <w:p w:rsidR="00723136" w:rsidRDefault="00BE7898" w:rsidP="00BE7898">
          <w:pPr>
            <w:pStyle w:val="20F1017BE3904DF4BF79D65926C5DFF4"/>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7898"/>
    <w:rsid w:val="001E29A4"/>
    <w:rsid w:val="003271CB"/>
    <w:rsid w:val="00417CED"/>
    <w:rsid w:val="00723136"/>
    <w:rsid w:val="00BE7898"/>
    <w:rsid w:val="00C617A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5D7AAB92E8B4D5887423B7245452818">
    <w:name w:val="C5D7AAB92E8B4D5887423B7245452818"/>
    <w:rsid w:val="00BE7898"/>
  </w:style>
  <w:style w:type="paragraph" w:customStyle="1" w:styleId="4DF559084EEA4763AB2253F120763351">
    <w:name w:val="4DF559084EEA4763AB2253F120763351"/>
    <w:rsid w:val="00BE7898"/>
  </w:style>
  <w:style w:type="paragraph" w:customStyle="1" w:styleId="B321F735A19544208D7EA1BB1BC88FB3">
    <w:name w:val="B321F735A19544208D7EA1BB1BC88FB3"/>
    <w:rsid w:val="00BE7898"/>
  </w:style>
  <w:style w:type="paragraph" w:customStyle="1" w:styleId="7C2BFE13F11B48B68C103D3D22202CC7">
    <w:name w:val="7C2BFE13F11B48B68C103D3D22202CC7"/>
    <w:rsid w:val="00BE7898"/>
  </w:style>
  <w:style w:type="paragraph" w:customStyle="1" w:styleId="20F1017BE3904DF4BF79D65926C5DFF4">
    <w:name w:val="20F1017BE3904DF4BF79D65926C5DFF4"/>
    <w:rsid w:val="00BE7898"/>
  </w:style>
  <w:style w:type="character" w:styleId="PlaceholderText">
    <w:name w:val="Placeholder Text"/>
    <w:basedOn w:val="DefaultParagraphFont"/>
    <w:uiPriority w:val="99"/>
    <w:semiHidden/>
    <w:rsid w:val="00C617A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00808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4E1B17-A715-454B-BB3E-9B7315D79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6</TotalTime>
  <Pages>24</Pages>
  <Words>5186</Words>
  <Characters>29565</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Laboratory 2: Accelerometers</vt:lpstr>
    </vt:vector>
  </TitlesOfParts>
  <Company>10/27/2018</Company>
  <LinksUpToDate>false</LinksUpToDate>
  <CharactersWithSpaces>34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boratory 2: Accelerometers</dc:title>
  <dc:subject>ELEC 344</dc:subject>
  <dc:creator>Jessica Morrison</dc:creator>
  <cp:keywords/>
  <dc:description/>
  <cp:lastModifiedBy>Jessica Morrison</cp:lastModifiedBy>
  <cp:revision>673</cp:revision>
  <dcterms:created xsi:type="dcterms:W3CDTF">2018-10-26T00:21:00Z</dcterms:created>
  <dcterms:modified xsi:type="dcterms:W3CDTF">2018-10-28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TJvtxkh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